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8F35B"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6BC621B" wp14:editId="240C6DF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7CCC626" w14:textId="77777777" w:rsidR="00303C94" w:rsidRDefault="00303C94" w:rsidP="00A601AC">
      <w:pPr>
        <w:pStyle w:val="Heading10"/>
        <w:jc w:val="center"/>
        <w:rPr>
          <w:sz w:val="48"/>
          <w:szCs w:val="48"/>
        </w:rPr>
      </w:pPr>
    </w:p>
    <w:p w14:paraId="65DA7359" w14:textId="11794920" w:rsidR="0044715D" w:rsidRDefault="005F4D2F" w:rsidP="00A601AC">
      <w:pPr>
        <w:pStyle w:val="Heading10"/>
        <w:jc w:val="center"/>
        <w:rPr>
          <w:sz w:val="48"/>
          <w:szCs w:val="48"/>
        </w:rPr>
      </w:pPr>
      <w:r>
        <w:rPr>
          <w:sz w:val="48"/>
          <w:szCs w:val="48"/>
        </w:rPr>
        <w:t xml:space="preserve">Application </w:t>
      </w:r>
      <w:r w:rsidR="00D20F44">
        <w:rPr>
          <w:sz w:val="48"/>
          <w:szCs w:val="48"/>
        </w:rPr>
        <w:t>14</w:t>
      </w:r>
      <w:r w:rsidR="00A46D5E">
        <w:rPr>
          <w:sz w:val="48"/>
          <w:szCs w:val="48"/>
        </w:rPr>
        <w:t>96</w:t>
      </w:r>
      <w:r w:rsidR="00303C94">
        <w:rPr>
          <w:sz w:val="48"/>
          <w:szCs w:val="48"/>
        </w:rPr>
        <w:t>:</w:t>
      </w:r>
    </w:p>
    <w:p w14:paraId="08880B7B" w14:textId="2EB0F457" w:rsidR="0044715D" w:rsidRDefault="00232128" w:rsidP="00D20F44">
      <w:pPr>
        <w:pStyle w:val="Heading10"/>
        <w:tabs>
          <w:tab w:val="left" w:pos="5613"/>
        </w:tabs>
        <w:jc w:val="center"/>
        <w:rPr>
          <w:color w:val="548DD4"/>
          <w:sz w:val="48"/>
          <w:szCs w:val="48"/>
        </w:rPr>
      </w:pPr>
      <w:r>
        <w:rPr>
          <w:color w:val="548DD4"/>
          <w:sz w:val="48"/>
          <w:szCs w:val="48"/>
        </w:rPr>
        <w:t>M</w:t>
      </w:r>
      <w:r w:rsidR="00D20F44" w:rsidRPr="00D20F44">
        <w:rPr>
          <w:color w:val="548DD4"/>
          <w:sz w:val="48"/>
          <w:szCs w:val="48"/>
        </w:rPr>
        <w:t xml:space="preserve">icro-invasive glaucoma surgery (MIGS) device implantation </w:t>
      </w:r>
      <w:r w:rsidR="000F6486">
        <w:rPr>
          <w:color w:val="548DD4"/>
          <w:sz w:val="48"/>
          <w:szCs w:val="48"/>
        </w:rPr>
        <w:t xml:space="preserve">(external to </w:t>
      </w:r>
      <w:proofErr w:type="spellStart"/>
      <w:r w:rsidR="000F6486">
        <w:rPr>
          <w:color w:val="548DD4"/>
          <w:sz w:val="48"/>
          <w:szCs w:val="48"/>
        </w:rPr>
        <w:t>Schlemm’s</w:t>
      </w:r>
      <w:proofErr w:type="spellEnd"/>
      <w:r w:rsidR="000F6486">
        <w:rPr>
          <w:color w:val="548DD4"/>
          <w:sz w:val="48"/>
          <w:szCs w:val="48"/>
        </w:rPr>
        <w:t xml:space="preserve"> canal) </w:t>
      </w:r>
      <w:r w:rsidR="00D20F44" w:rsidRPr="00D20F44">
        <w:rPr>
          <w:color w:val="548DD4"/>
          <w:sz w:val="48"/>
          <w:szCs w:val="48"/>
        </w:rPr>
        <w:t>in patients with mild-to-moderate primary open-angle glaucoma</w:t>
      </w:r>
    </w:p>
    <w:p w14:paraId="662D219B" w14:textId="77777777" w:rsidR="00D20F44" w:rsidRDefault="00D20F44" w:rsidP="00D20F44">
      <w:pPr>
        <w:pStyle w:val="Heading10"/>
        <w:tabs>
          <w:tab w:val="left" w:pos="5613"/>
        </w:tabs>
        <w:jc w:val="center"/>
        <w:rPr>
          <w:color w:val="548DD4"/>
          <w:sz w:val="48"/>
          <w:szCs w:val="48"/>
        </w:rPr>
      </w:pPr>
    </w:p>
    <w:p w14:paraId="6C6F32CA" w14:textId="77777777" w:rsidR="00D46C89" w:rsidRDefault="00D46C89" w:rsidP="003D699E">
      <w:pPr>
        <w:pStyle w:val="Heading10"/>
        <w:jc w:val="center"/>
        <w:rPr>
          <w:sz w:val="72"/>
          <w:szCs w:val="72"/>
        </w:rPr>
      </w:pPr>
      <w:r>
        <w:rPr>
          <w:sz w:val="72"/>
          <w:szCs w:val="72"/>
        </w:rPr>
        <w:t>PICO Confirmation</w:t>
      </w:r>
    </w:p>
    <w:p w14:paraId="00FC566A"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6B8BCAB1"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14:paraId="6CEBCC41" w14:textId="77777777" w:rsidR="00EE7A1F" w:rsidRPr="00606857" w:rsidRDefault="00EE7A1F" w:rsidP="00382875">
      <w:pPr>
        <w:spacing w:before="180"/>
        <w:jc w:val="center"/>
        <w:rPr>
          <w:rFonts w:ascii="Arial" w:hAnsi="Arial" w:cs="Arial"/>
          <w:b/>
          <w:sz w:val="32"/>
          <w:szCs w:val="32"/>
        </w:rPr>
      </w:pPr>
    </w:p>
    <w:p w14:paraId="2D07CAD5" w14:textId="77777777"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1EFD128A"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6DBD04B5"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076A8606" w14:textId="77777777" w:rsidR="003D699E" w:rsidRPr="00154B00" w:rsidRDefault="003D699E" w:rsidP="003D699E">
      <w:pPr>
        <w:spacing w:after="0"/>
        <w:jc w:val="both"/>
        <w:rPr>
          <w:sz w:val="20"/>
          <w:szCs w:val="20"/>
        </w:rPr>
      </w:pPr>
      <w:r w:rsidRPr="00154B00">
        <w:rPr>
          <w:sz w:val="20"/>
          <w:szCs w:val="20"/>
        </w:rPr>
        <w:t>Phone:  +61 2 6289 7550</w:t>
      </w:r>
    </w:p>
    <w:p w14:paraId="1CA447CF" w14:textId="77777777"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14:paraId="65638971" w14:textId="5BD15F35" w:rsidR="007E7E23" w:rsidRDefault="003D699E" w:rsidP="00D20F44">
      <w:pPr>
        <w:spacing w:after="0"/>
        <w:jc w:val="both"/>
        <w:rPr>
          <w:sz w:val="20"/>
          <w:szCs w:val="20"/>
        </w:rPr>
      </w:pPr>
      <w:r w:rsidRPr="00154B00">
        <w:rPr>
          <w:sz w:val="20"/>
          <w:szCs w:val="20"/>
        </w:rPr>
        <w:t xml:space="preserve">Website:  </w:t>
      </w:r>
      <w:hyperlink r:id="rId11" w:tooltip="MSAC website" w:history="1">
        <w:r w:rsidR="007E7E23" w:rsidRPr="0041368D">
          <w:rPr>
            <w:rStyle w:val="Hyperlink"/>
            <w:sz w:val="20"/>
            <w:szCs w:val="20"/>
          </w:rPr>
          <w:t>http://www.msac.gov.au</w:t>
        </w:r>
      </w:hyperlink>
      <w:r w:rsidR="007E7E23">
        <w:rPr>
          <w:sz w:val="20"/>
          <w:szCs w:val="20"/>
        </w:rPr>
        <w:br w:type="page"/>
      </w:r>
    </w:p>
    <w:p w14:paraId="369CAB90" w14:textId="77777777" w:rsidR="00C63A94" w:rsidRPr="00C63A94" w:rsidRDefault="00C63A94" w:rsidP="000D33DF">
      <w:pPr>
        <w:pStyle w:val="Heading2"/>
      </w:pPr>
      <w:bookmarkStart w:id="2" w:name="_Toc443555803"/>
      <w:r w:rsidRPr="00C63A94">
        <w:lastRenderedPageBreak/>
        <w:t>Version Control</w:t>
      </w:r>
      <w:bookmarkEnd w:id="2"/>
    </w:p>
    <w:p w14:paraId="336E824A" w14:textId="77777777"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68"/>
        <w:gridCol w:w="2226"/>
        <w:gridCol w:w="1875"/>
        <w:gridCol w:w="3247"/>
      </w:tblGrid>
      <w:tr w:rsidR="00C63A94" w:rsidRPr="00C63A94" w14:paraId="7FF6408C" w14:textId="77777777" w:rsidTr="00EA5731">
        <w:trPr>
          <w:tblHeader/>
        </w:trPr>
        <w:tc>
          <w:tcPr>
            <w:tcW w:w="1668" w:type="dxa"/>
            <w:tcBorders>
              <w:top w:val="single" w:sz="4" w:space="0" w:color="auto"/>
              <w:left w:val="single" w:sz="4" w:space="0" w:color="auto"/>
              <w:bottom w:val="single" w:sz="4" w:space="0" w:color="auto"/>
              <w:right w:val="single" w:sz="4" w:space="0" w:color="auto"/>
            </w:tcBorders>
            <w:shd w:val="clear" w:color="auto" w:fill="FFFFCC"/>
            <w:hideMark/>
          </w:tcPr>
          <w:p w14:paraId="31891598" w14:textId="77777777" w:rsidR="00C63A94" w:rsidRPr="00C63A94" w:rsidRDefault="00C63A94" w:rsidP="00C63A94">
            <w:pPr>
              <w:spacing w:after="0"/>
              <w:ind w:left="0" w:right="82"/>
              <w:jc w:val="both"/>
              <w:rPr>
                <w:rFonts w:eastAsia="Times New Roman" w:cs="Tahoma"/>
                <w:b/>
                <w:sz w:val="20"/>
              </w:rPr>
            </w:pPr>
            <w:r w:rsidRPr="00C63A94">
              <w:rPr>
                <w:rFonts w:eastAsia="Times New Roman" w:cs="Tahoma"/>
                <w:b/>
                <w:sz w:val="20"/>
              </w:rPr>
              <w:t>Version Number</w:t>
            </w:r>
          </w:p>
        </w:tc>
        <w:tc>
          <w:tcPr>
            <w:tcW w:w="2226" w:type="dxa"/>
            <w:tcBorders>
              <w:top w:val="single" w:sz="4" w:space="0" w:color="auto"/>
              <w:left w:val="single" w:sz="4" w:space="0" w:color="auto"/>
              <w:bottom w:val="single" w:sz="4" w:space="0" w:color="auto"/>
              <w:right w:val="single" w:sz="4" w:space="0" w:color="auto"/>
            </w:tcBorders>
            <w:shd w:val="clear" w:color="auto" w:fill="FFFFCC"/>
            <w:hideMark/>
          </w:tcPr>
          <w:p w14:paraId="730E3159"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875" w:type="dxa"/>
            <w:tcBorders>
              <w:top w:val="single" w:sz="4" w:space="0" w:color="auto"/>
              <w:left w:val="single" w:sz="4" w:space="0" w:color="auto"/>
              <w:bottom w:val="single" w:sz="4" w:space="0" w:color="auto"/>
              <w:right w:val="single" w:sz="4" w:space="0" w:color="auto"/>
            </w:tcBorders>
            <w:shd w:val="clear" w:color="auto" w:fill="FFFFCC"/>
            <w:hideMark/>
          </w:tcPr>
          <w:p w14:paraId="028807F7"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247" w:type="dxa"/>
            <w:tcBorders>
              <w:top w:val="single" w:sz="4" w:space="0" w:color="auto"/>
              <w:left w:val="single" w:sz="4" w:space="0" w:color="auto"/>
              <w:bottom w:val="single" w:sz="4" w:space="0" w:color="auto"/>
              <w:right w:val="single" w:sz="4" w:space="0" w:color="auto"/>
            </w:tcBorders>
            <w:shd w:val="clear" w:color="auto" w:fill="FFFFCC"/>
            <w:hideMark/>
          </w:tcPr>
          <w:p w14:paraId="37A6401C"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4F00D161" w14:textId="77777777" w:rsidTr="00D20F44">
        <w:tc>
          <w:tcPr>
            <w:tcW w:w="1668" w:type="dxa"/>
            <w:tcBorders>
              <w:top w:val="single" w:sz="4" w:space="0" w:color="auto"/>
              <w:left w:val="single" w:sz="4" w:space="0" w:color="auto"/>
              <w:bottom w:val="single" w:sz="4" w:space="0" w:color="auto"/>
              <w:right w:val="single" w:sz="4" w:space="0" w:color="auto"/>
            </w:tcBorders>
            <w:hideMark/>
          </w:tcPr>
          <w:p w14:paraId="25172B8E" w14:textId="77777777" w:rsidR="00C63A94" w:rsidRPr="00C63A94" w:rsidRDefault="00C63A94" w:rsidP="00C63A94">
            <w:pPr>
              <w:spacing w:after="0"/>
              <w:ind w:left="0"/>
              <w:jc w:val="both"/>
              <w:rPr>
                <w:rFonts w:eastAsia="Times New Roman" w:cs="Tahoma"/>
                <w:sz w:val="20"/>
              </w:rPr>
            </w:pPr>
            <w:r w:rsidRPr="00C63A94">
              <w:rPr>
                <w:rFonts w:eastAsia="Times New Roman" w:cs="Tahoma"/>
                <w:sz w:val="20"/>
              </w:rPr>
              <w:t>0.1</w:t>
            </w:r>
          </w:p>
        </w:tc>
        <w:tc>
          <w:tcPr>
            <w:tcW w:w="2226" w:type="dxa"/>
            <w:tcBorders>
              <w:top w:val="single" w:sz="4" w:space="0" w:color="auto"/>
              <w:left w:val="single" w:sz="4" w:space="0" w:color="auto"/>
              <w:bottom w:val="single" w:sz="4" w:space="0" w:color="auto"/>
              <w:right w:val="single" w:sz="4" w:space="0" w:color="auto"/>
            </w:tcBorders>
            <w:hideMark/>
          </w:tcPr>
          <w:p w14:paraId="04EEA142" w14:textId="77777777"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875" w:type="dxa"/>
            <w:tcBorders>
              <w:top w:val="single" w:sz="4" w:space="0" w:color="auto"/>
              <w:left w:val="single" w:sz="4" w:space="0" w:color="auto"/>
              <w:bottom w:val="single" w:sz="4" w:space="0" w:color="auto"/>
              <w:right w:val="single" w:sz="4" w:space="0" w:color="auto"/>
            </w:tcBorders>
            <w:hideMark/>
          </w:tcPr>
          <w:p w14:paraId="51AD1D11" w14:textId="77777777" w:rsidR="00C63A94" w:rsidRPr="00C63A94" w:rsidRDefault="00EE7A1F" w:rsidP="00EE7A1F">
            <w:pPr>
              <w:spacing w:after="0"/>
              <w:ind w:left="0"/>
              <w:rPr>
                <w:rFonts w:eastAsia="Times New Roman" w:cs="Tahoma"/>
                <w:sz w:val="20"/>
              </w:rPr>
            </w:pPr>
            <w:r>
              <w:rPr>
                <w:rFonts w:eastAsia="Times New Roman" w:cs="Tahoma"/>
                <w:sz w:val="20"/>
              </w:rPr>
              <w:t>Bianca Ledbrook</w:t>
            </w:r>
          </w:p>
        </w:tc>
        <w:tc>
          <w:tcPr>
            <w:tcW w:w="3247" w:type="dxa"/>
            <w:tcBorders>
              <w:top w:val="single" w:sz="4" w:space="0" w:color="auto"/>
              <w:left w:val="single" w:sz="4" w:space="0" w:color="auto"/>
              <w:bottom w:val="single" w:sz="4" w:space="0" w:color="auto"/>
              <w:right w:val="single" w:sz="4" w:space="0" w:color="auto"/>
            </w:tcBorders>
            <w:hideMark/>
          </w:tcPr>
          <w:p w14:paraId="794108F0" w14:textId="77777777" w:rsidR="00C63A94" w:rsidRPr="00C63A94" w:rsidRDefault="00EE7A1F" w:rsidP="00C63A94">
            <w:pPr>
              <w:spacing w:after="0"/>
              <w:ind w:left="-7"/>
              <w:rPr>
                <w:rFonts w:eastAsia="Times New Roman" w:cs="Tahoma"/>
                <w:sz w:val="20"/>
              </w:rPr>
            </w:pPr>
            <w:r>
              <w:rPr>
                <w:rFonts w:eastAsia="Times New Roman" w:cs="Tahoma"/>
                <w:sz w:val="20"/>
              </w:rPr>
              <w:t>Final for Publication</w:t>
            </w:r>
          </w:p>
        </w:tc>
      </w:tr>
      <w:tr w:rsidR="00D20F44" w:rsidRPr="00C63A94" w14:paraId="590A2902" w14:textId="77777777" w:rsidTr="00D20F44">
        <w:tc>
          <w:tcPr>
            <w:tcW w:w="1668" w:type="dxa"/>
            <w:tcBorders>
              <w:top w:val="single" w:sz="4" w:space="0" w:color="auto"/>
              <w:left w:val="single" w:sz="4" w:space="0" w:color="auto"/>
              <w:bottom w:val="single" w:sz="4" w:space="0" w:color="auto"/>
              <w:right w:val="single" w:sz="4" w:space="0" w:color="auto"/>
            </w:tcBorders>
          </w:tcPr>
          <w:p w14:paraId="6D6D492E" w14:textId="77777777" w:rsidR="00D20F44" w:rsidRPr="00C63A94" w:rsidRDefault="00D20F44" w:rsidP="00D20F44">
            <w:pPr>
              <w:spacing w:after="0"/>
              <w:ind w:left="0"/>
              <w:jc w:val="both"/>
              <w:rPr>
                <w:rFonts w:eastAsia="Times New Roman" w:cs="Tahoma"/>
                <w:sz w:val="20"/>
              </w:rPr>
            </w:pPr>
            <w:r>
              <w:rPr>
                <w:rFonts w:eastAsia="Times New Roman" w:cs="Tahoma"/>
                <w:sz w:val="20"/>
              </w:rPr>
              <w:t>1.0</w:t>
            </w:r>
          </w:p>
        </w:tc>
        <w:tc>
          <w:tcPr>
            <w:tcW w:w="2226" w:type="dxa"/>
            <w:tcBorders>
              <w:top w:val="single" w:sz="4" w:space="0" w:color="auto"/>
              <w:left w:val="single" w:sz="4" w:space="0" w:color="auto"/>
              <w:bottom w:val="single" w:sz="4" w:space="0" w:color="auto"/>
              <w:right w:val="single" w:sz="4" w:space="0" w:color="auto"/>
            </w:tcBorders>
          </w:tcPr>
          <w:p w14:paraId="149D6CD7" w14:textId="77777777" w:rsidR="00D20F44" w:rsidRDefault="00D20F44" w:rsidP="00D20F44">
            <w:pPr>
              <w:spacing w:after="0"/>
              <w:ind w:left="2"/>
              <w:rPr>
                <w:rFonts w:eastAsia="Times New Roman" w:cs="Tahoma"/>
                <w:sz w:val="20"/>
              </w:rPr>
            </w:pPr>
            <w:r w:rsidRPr="00757845">
              <w:rPr>
                <w:rFonts w:eastAsia="Times New Roman" w:cs="Tahoma"/>
                <w:sz w:val="20"/>
              </w:rPr>
              <w:t>3 April 2017</w:t>
            </w:r>
          </w:p>
        </w:tc>
        <w:tc>
          <w:tcPr>
            <w:tcW w:w="1875" w:type="dxa"/>
            <w:tcBorders>
              <w:top w:val="single" w:sz="4" w:space="0" w:color="auto"/>
              <w:left w:val="single" w:sz="4" w:space="0" w:color="auto"/>
              <w:bottom w:val="single" w:sz="4" w:space="0" w:color="auto"/>
              <w:right w:val="single" w:sz="4" w:space="0" w:color="auto"/>
            </w:tcBorders>
          </w:tcPr>
          <w:p w14:paraId="766522C8" w14:textId="77777777" w:rsidR="00D20F44" w:rsidRPr="00C1376A" w:rsidRDefault="00D20F44" w:rsidP="00D20F44">
            <w:pPr>
              <w:spacing w:after="0"/>
              <w:ind w:left="0"/>
              <w:rPr>
                <w:rFonts w:eastAsia="Times New Roman" w:cs="Tahoma"/>
                <w:sz w:val="20"/>
              </w:rPr>
            </w:pPr>
            <w:r w:rsidRPr="00C1376A">
              <w:rPr>
                <w:rFonts w:eastAsia="Times New Roman" w:cs="Tahoma"/>
                <w:sz w:val="20"/>
              </w:rPr>
              <w:t>Adelaide Health Technology Assessment</w:t>
            </w:r>
          </w:p>
        </w:tc>
        <w:tc>
          <w:tcPr>
            <w:tcW w:w="3247" w:type="dxa"/>
            <w:tcBorders>
              <w:top w:val="single" w:sz="4" w:space="0" w:color="auto"/>
              <w:left w:val="single" w:sz="4" w:space="0" w:color="auto"/>
              <w:bottom w:val="single" w:sz="4" w:space="0" w:color="auto"/>
              <w:right w:val="single" w:sz="4" w:space="0" w:color="auto"/>
            </w:tcBorders>
          </w:tcPr>
          <w:p w14:paraId="20F45914" w14:textId="77777777" w:rsidR="00D20F44" w:rsidRPr="00C1376A" w:rsidRDefault="00D20F44" w:rsidP="00D20F44">
            <w:pPr>
              <w:spacing w:after="0"/>
              <w:ind w:left="0"/>
              <w:jc w:val="both"/>
              <w:rPr>
                <w:rFonts w:eastAsia="Times New Roman" w:cs="Tahoma"/>
                <w:sz w:val="20"/>
              </w:rPr>
            </w:pPr>
            <w:r w:rsidRPr="00C1376A">
              <w:rPr>
                <w:rFonts w:eastAsia="Times New Roman" w:cs="Tahoma"/>
                <w:sz w:val="20"/>
              </w:rPr>
              <w:t>PICO confirmation for discussion at PASC</w:t>
            </w:r>
          </w:p>
        </w:tc>
      </w:tr>
      <w:tr w:rsidR="00857612" w:rsidRPr="00C63A94" w14:paraId="2C91777B" w14:textId="77777777" w:rsidTr="00D20F44">
        <w:tc>
          <w:tcPr>
            <w:tcW w:w="1668" w:type="dxa"/>
            <w:tcBorders>
              <w:top w:val="single" w:sz="4" w:space="0" w:color="auto"/>
              <w:left w:val="single" w:sz="4" w:space="0" w:color="auto"/>
              <w:bottom w:val="single" w:sz="4" w:space="0" w:color="auto"/>
              <w:right w:val="single" w:sz="4" w:space="0" w:color="auto"/>
            </w:tcBorders>
          </w:tcPr>
          <w:p w14:paraId="31894DFB" w14:textId="011754B7" w:rsidR="00857612" w:rsidRDefault="00857612" w:rsidP="00857612">
            <w:pPr>
              <w:spacing w:after="0"/>
              <w:ind w:left="29"/>
              <w:jc w:val="both"/>
              <w:rPr>
                <w:rFonts w:eastAsia="Times New Roman" w:cs="Tahoma"/>
                <w:sz w:val="20"/>
              </w:rPr>
            </w:pPr>
            <w:r>
              <w:rPr>
                <w:rFonts w:eastAsia="Times New Roman" w:cs="Tahoma"/>
                <w:sz w:val="20"/>
              </w:rPr>
              <w:t>2.0</w:t>
            </w:r>
          </w:p>
        </w:tc>
        <w:tc>
          <w:tcPr>
            <w:tcW w:w="2226" w:type="dxa"/>
            <w:tcBorders>
              <w:top w:val="single" w:sz="4" w:space="0" w:color="auto"/>
              <w:left w:val="single" w:sz="4" w:space="0" w:color="auto"/>
              <w:bottom w:val="single" w:sz="4" w:space="0" w:color="auto"/>
              <w:right w:val="single" w:sz="4" w:space="0" w:color="auto"/>
            </w:tcBorders>
          </w:tcPr>
          <w:p w14:paraId="7B815CC3" w14:textId="7719A753" w:rsidR="00857612" w:rsidRPr="00757845" w:rsidRDefault="00857612" w:rsidP="00857612">
            <w:pPr>
              <w:spacing w:after="0"/>
              <w:ind w:left="2"/>
              <w:rPr>
                <w:rFonts w:eastAsia="Times New Roman" w:cs="Tahoma"/>
                <w:sz w:val="20"/>
              </w:rPr>
            </w:pPr>
            <w:r>
              <w:rPr>
                <w:rFonts w:eastAsia="Times New Roman" w:cs="Tahoma"/>
                <w:sz w:val="20"/>
              </w:rPr>
              <w:t>19 May 2017</w:t>
            </w:r>
          </w:p>
        </w:tc>
        <w:tc>
          <w:tcPr>
            <w:tcW w:w="1875" w:type="dxa"/>
            <w:tcBorders>
              <w:top w:val="single" w:sz="4" w:space="0" w:color="auto"/>
              <w:left w:val="single" w:sz="4" w:space="0" w:color="auto"/>
              <w:bottom w:val="single" w:sz="4" w:space="0" w:color="auto"/>
              <w:right w:val="single" w:sz="4" w:space="0" w:color="auto"/>
            </w:tcBorders>
          </w:tcPr>
          <w:p w14:paraId="2CD0A917" w14:textId="2E3519DC" w:rsidR="00857612" w:rsidRPr="00C1376A" w:rsidRDefault="00857612" w:rsidP="00E66E63">
            <w:pPr>
              <w:spacing w:after="0"/>
              <w:ind w:left="0"/>
              <w:rPr>
                <w:rFonts w:eastAsia="Times New Roman" w:cs="Tahoma"/>
                <w:sz w:val="20"/>
              </w:rPr>
            </w:pPr>
            <w:r w:rsidRPr="00C1376A">
              <w:rPr>
                <w:rFonts w:eastAsia="Times New Roman" w:cs="Tahoma"/>
                <w:sz w:val="20"/>
              </w:rPr>
              <w:t>Adelaide Health Technology Assessment</w:t>
            </w:r>
          </w:p>
        </w:tc>
        <w:tc>
          <w:tcPr>
            <w:tcW w:w="3247" w:type="dxa"/>
            <w:tcBorders>
              <w:top w:val="single" w:sz="4" w:space="0" w:color="auto"/>
              <w:left w:val="single" w:sz="4" w:space="0" w:color="auto"/>
              <w:bottom w:val="single" w:sz="4" w:space="0" w:color="auto"/>
              <w:right w:val="single" w:sz="4" w:space="0" w:color="auto"/>
            </w:tcBorders>
          </w:tcPr>
          <w:p w14:paraId="5BF3A1C2" w14:textId="57BAC20F" w:rsidR="00857612" w:rsidRPr="00C1376A" w:rsidRDefault="00A233E8" w:rsidP="00A233E8">
            <w:pPr>
              <w:spacing w:after="0"/>
              <w:ind w:left="0"/>
              <w:rPr>
                <w:rFonts w:eastAsia="Times New Roman" w:cs="Tahoma"/>
                <w:sz w:val="20"/>
              </w:rPr>
            </w:pPr>
            <w:r>
              <w:rPr>
                <w:rFonts w:eastAsia="Times New Roman" w:cs="Tahoma"/>
                <w:sz w:val="20"/>
              </w:rPr>
              <w:t>Amendments to PICO Confirmation, based on ratified</w:t>
            </w:r>
            <w:r w:rsidR="00857612" w:rsidRPr="00C1376A">
              <w:rPr>
                <w:rFonts w:eastAsia="Times New Roman" w:cs="Tahoma"/>
                <w:sz w:val="20"/>
              </w:rPr>
              <w:t xml:space="preserve"> PASC</w:t>
            </w:r>
            <w:r w:rsidR="00857612">
              <w:rPr>
                <w:rFonts w:eastAsia="Times New Roman" w:cs="Tahoma"/>
                <w:sz w:val="20"/>
              </w:rPr>
              <w:t xml:space="preserve"> </w:t>
            </w:r>
            <w:r w:rsidR="00E66E63">
              <w:rPr>
                <w:rFonts w:eastAsia="Times New Roman" w:cs="Tahoma"/>
                <w:sz w:val="20"/>
              </w:rPr>
              <w:t>outcomes</w:t>
            </w:r>
          </w:p>
        </w:tc>
      </w:tr>
    </w:tbl>
    <w:p w14:paraId="75D41C46" w14:textId="77777777" w:rsidR="00C63A94" w:rsidRPr="00C63A94" w:rsidRDefault="00C63A94" w:rsidP="00C63A94">
      <w:pPr>
        <w:spacing w:after="0" w:line="240" w:lineRule="auto"/>
        <w:rPr>
          <w:rFonts w:eastAsia="Times New Roman" w:cs="Tahoma"/>
          <w:lang w:eastAsia="en-AU"/>
        </w:rPr>
      </w:pPr>
    </w:p>
    <w:p w14:paraId="654D8E82" w14:textId="77777777"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14:paraId="42F7419B" w14:textId="77777777" w:rsidTr="00EA5731">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6B60EC69" w14:textId="77777777"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005A7A86"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2A1B1C41"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6D17BE95"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304879D0" w14:textId="77777777" w:rsidTr="00C63A94">
        <w:tc>
          <w:tcPr>
            <w:tcW w:w="1699" w:type="dxa"/>
            <w:tcBorders>
              <w:top w:val="single" w:sz="4" w:space="0" w:color="auto"/>
              <w:left w:val="single" w:sz="4" w:space="0" w:color="auto"/>
              <w:bottom w:val="single" w:sz="4" w:space="0" w:color="auto"/>
              <w:right w:val="single" w:sz="4" w:space="0" w:color="auto"/>
            </w:tcBorders>
            <w:hideMark/>
          </w:tcPr>
          <w:p w14:paraId="229CAB4E" w14:textId="77777777"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14:paraId="6F649A90" w14:textId="77777777" w:rsidR="00C63A94" w:rsidRPr="00C63A94" w:rsidRDefault="00C63A94" w:rsidP="00C63A94">
            <w:pPr>
              <w:spacing w:after="0"/>
              <w:ind w:left="2"/>
              <w:rPr>
                <w:rFonts w:eastAsia="Times New Roman" w:cs="Tahoma"/>
                <w:sz w:val="20"/>
              </w:rPr>
            </w:pPr>
          </w:p>
        </w:tc>
        <w:tc>
          <w:tcPr>
            <w:tcW w:w="1915" w:type="dxa"/>
            <w:tcBorders>
              <w:top w:val="single" w:sz="4" w:space="0" w:color="auto"/>
              <w:left w:val="single" w:sz="4" w:space="0" w:color="auto"/>
              <w:bottom w:val="single" w:sz="4" w:space="0" w:color="auto"/>
              <w:right w:val="single" w:sz="4" w:space="0" w:color="auto"/>
            </w:tcBorders>
            <w:hideMark/>
          </w:tcPr>
          <w:p w14:paraId="018A6E3E" w14:textId="77777777" w:rsidR="00C63A94" w:rsidRPr="00C63A94" w:rsidRDefault="00C63A94" w:rsidP="00C63A94">
            <w:pPr>
              <w:spacing w:after="0"/>
              <w:ind w:left="0"/>
              <w:rPr>
                <w:rFonts w:eastAsia="Times New Roman" w:cs="Tahoma"/>
                <w:sz w:val="20"/>
              </w:rPr>
            </w:pPr>
          </w:p>
        </w:tc>
        <w:tc>
          <w:tcPr>
            <w:tcW w:w="3343" w:type="dxa"/>
            <w:tcBorders>
              <w:top w:val="single" w:sz="4" w:space="0" w:color="auto"/>
              <w:left w:val="single" w:sz="4" w:space="0" w:color="auto"/>
              <w:bottom w:val="single" w:sz="4" w:space="0" w:color="auto"/>
              <w:right w:val="single" w:sz="4" w:space="0" w:color="auto"/>
            </w:tcBorders>
            <w:hideMark/>
          </w:tcPr>
          <w:p w14:paraId="36B3F19A" w14:textId="77777777" w:rsidR="00C63A94" w:rsidRPr="00C63A94" w:rsidRDefault="00C63A94" w:rsidP="00C63A94">
            <w:pPr>
              <w:spacing w:after="0"/>
              <w:ind w:left="-7"/>
              <w:rPr>
                <w:rFonts w:eastAsia="Times New Roman" w:cs="Tahoma"/>
                <w:sz w:val="20"/>
              </w:rPr>
            </w:pPr>
            <w:r w:rsidRPr="00C63A94">
              <w:rPr>
                <w:rFonts w:eastAsia="Times New Roman" w:cs="Tahoma"/>
                <w:sz w:val="20"/>
              </w:rPr>
              <w:t>Document released for publication</w:t>
            </w:r>
          </w:p>
        </w:tc>
      </w:tr>
    </w:tbl>
    <w:p w14:paraId="6775EFD6" w14:textId="77777777" w:rsidR="00C63A94" w:rsidRDefault="00C63A94" w:rsidP="00C63A94">
      <w:pPr>
        <w:spacing w:after="0" w:line="240" w:lineRule="auto"/>
        <w:rPr>
          <w:rFonts w:eastAsia="Times New Roman" w:cs="Tahoma"/>
          <w:lang w:eastAsia="en-AU"/>
        </w:rPr>
      </w:pPr>
    </w:p>
    <w:p w14:paraId="327EC553" w14:textId="77777777" w:rsidR="00C63A94" w:rsidRPr="00C63A94" w:rsidRDefault="00C63A94" w:rsidP="00C63A94">
      <w:pPr>
        <w:spacing w:after="0" w:line="240" w:lineRule="auto"/>
        <w:rPr>
          <w:rFonts w:eastAsia="Times New Roman" w:cs="Tahoma"/>
          <w:lang w:eastAsia="en-AU"/>
        </w:rPr>
      </w:pPr>
    </w:p>
    <w:p w14:paraId="4464E029" w14:textId="5EFC3546" w:rsidR="00EA5731" w:rsidRDefault="00EA5731">
      <w:pPr>
        <w:rPr>
          <w:sz w:val="20"/>
          <w:szCs w:val="20"/>
        </w:rPr>
      </w:pPr>
      <w:r>
        <w:rPr>
          <w:sz w:val="20"/>
          <w:szCs w:val="20"/>
        </w:rPr>
        <w:br w:type="page"/>
      </w:r>
    </w:p>
    <w:p w14:paraId="422790B4" w14:textId="77A9D51D" w:rsidR="00F12E59" w:rsidRDefault="0044715D" w:rsidP="000D33DF">
      <w:pPr>
        <w:pStyle w:val="Heading1"/>
      </w:pPr>
      <w:r w:rsidRPr="000D33DF">
        <w:lastRenderedPageBreak/>
        <w:t>Summary of PICO criteria</w:t>
      </w:r>
      <w:bookmarkEnd w:id="0"/>
      <w:bookmarkEnd w:id="1"/>
      <w:r w:rsidR="00F12E59" w:rsidRPr="000D33DF">
        <w:t xml:space="preserve"> to define the questions to be addressed in an Assessment Report to the Medical Services Advisory Committee (MSAC)</w:t>
      </w:r>
    </w:p>
    <w:p w14:paraId="0E6182D1" w14:textId="325DF1FF" w:rsidR="00E52441" w:rsidRPr="00E52441" w:rsidRDefault="000C0C21" w:rsidP="00C75E70">
      <w:pPr>
        <w:spacing w:after="120" w:line="240" w:lineRule="auto"/>
        <w:ind w:left="1418" w:hanging="1418"/>
      </w:pPr>
      <w:r>
        <w:rPr>
          <w:b/>
        </w:rPr>
        <w:t>Population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44715D" w:rsidRPr="00084393" w14:paraId="0B45E7C1"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764E167A"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2CC1361E" w14:textId="77777777" w:rsidR="0044715D" w:rsidRPr="00084393" w:rsidRDefault="0044715D" w:rsidP="004944D5">
            <w:pPr>
              <w:spacing w:before="20" w:after="20" w:line="240" w:lineRule="auto"/>
              <w:jc w:val="both"/>
              <w:rPr>
                <w:b/>
              </w:rPr>
            </w:pPr>
            <w:r>
              <w:rPr>
                <w:b/>
              </w:rPr>
              <w:t>Description</w:t>
            </w:r>
          </w:p>
        </w:tc>
      </w:tr>
      <w:tr w:rsidR="0044715D" w:rsidRPr="00084393" w14:paraId="5D770CBD" w14:textId="77777777" w:rsidTr="00A84A56">
        <w:tc>
          <w:tcPr>
            <w:tcW w:w="1005" w:type="pct"/>
            <w:tcBorders>
              <w:top w:val="single" w:sz="8" w:space="0" w:color="auto"/>
              <w:right w:val="single" w:sz="4" w:space="0" w:color="auto"/>
            </w:tcBorders>
          </w:tcPr>
          <w:p w14:paraId="13D89C33"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77ED1622" w14:textId="4E13DC4B" w:rsidR="00D97B68" w:rsidRPr="00114B9A" w:rsidRDefault="00114B9A" w:rsidP="00C75E70">
            <w:pPr>
              <w:spacing w:before="40" w:after="40" w:line="240" w:lineRule="auto"/>
            </w:pPr>
            <w:r w:rsidRPr="00114B9A">
              <w:t>Patients</w:t>
            </w:r>
            <w:r>
              <w:t xml:space="preserve"> </w:t>
            </w:r>
            <w:r w:rsidRPr="00114B9A">
              <w:t>wit</w:t>
            </w:r>
            <w:r>
              <w:t>h primary open-angle glaucoma (P</w:t>
            </w:r>
            <w:r w:rsidRPr="00114B9A">
              <w:t>OAG)</w:t>
            </w:r>
            <w:r w:rsidR="00D97B68">
              <w:t xml:space="preserve"> </w:t>
            </w:r>
            <w:r w:rsidR="00C75E70">
              <w:t>who have</w:t>
            </w:r>
            <w:r w:rsidR="00D97B68">
              <w:t xml:space="preserve"> a current </w:t>
            </w:r>
            <w:r w:rsidR="00D97B68" w:rsidRPr="00D97B68">
              <w:t xml:space="preserve">cataract </w:t>
            </w:r>
            <w:r w:rsidR="00D97B68">
              <w:t>co-morbidity</w:t>
            </w:r>
            <w:r w:rsidR="00293D08">
              <w:t xml:space="preserve"> </w:t>
            </w:r>
            <w:r w:rsidR="00293D08" w:rsidRPr="00293D08">
              <w:t>and are receiving topical hypotensive drugs to lower intraocular pressure (IOP)</w:t>
            </w:r>
          </w:p>
        </w:tc>
      </w:tr>
      <w:tr w:rsidR="00A84A56" w:rsidRPr="00084393" w14:paraId="421C91D0" w14:textId="77777777" w:rsidTr="00A84A56">
        <w:tc>
          <w:tcPr>
            <w:tcW w:w="1005" w:type="pct"/>
            <w:tcBorders>
              <w:right w:val="single" w:sz="4" w:space="0" w:color="auto"/>
            </w:tcBorders>
          </w:tcPr>
          <w:p w14:paraId="3B308833" w14:textId="27BD9D52"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FE5E8B0" w14:textId="60B13ED3" w:rsidR="00A84A56" w:rsidRPr="00AF664A" w:rsidRDefault="00AF664A" w:rsidP="00AF664A">
            <w:pPr>
              <w:spacing w:before="40" w:after="40" w:line="240" w:lineRule="auto"/>
            </w:pPr>
            <w:r>
              <w:t>C</w:t>
            </w:r>
            <w:r w:rsidRPr="00AF664A">
              <w:t xml:space="preserve">ataract surgery with concurrent </w:t>
            </w:r>
            <w:proofErr w:type="spellStart"/>
            <w:r>
              <w:t>s</w:t>
            </w:r>
            <w:r w:rsidR="007846E8" w:rsidRPr="00AF664A">
              <w:t>uprachoroidal</w:t>
            </w:r>
            <w:proofErr w:type="spellEnd"/>
            <w:r w:rsidR="007846E8" w:rsidRPr="00AF664A">
              <w:t xml:space="preserve"> m</w:t>
            </w:r>
            <w:r w:rsidR="00114B9A" w:rsidRPr="00AF664A">
              <w:t xml:space="preserve">icro-invasive glaucoma surgery (MIGS) </w:t>
            </w:r>
            <w:r w:rsidR="00D166C6" w:rsidRPr="00AF664A">
              <w:t xml:space="preserve">stent </w:t>
            </w:r>
            <w:r w:rsidR="002E129E" w:rsidRPr="00AF664A">
              <w:t>implantation</w:t>
            </w:r>
            <w:r w:rsidR="00A972D9" w:rsidRPr="00AF664A">
              <w:t xml:space="preserve"> </w:t>
            </w:r>
            <w:r w:rsidRPr="00AF664A">
              <w:t>with/without additional medication</w:t>
            </w:r>
          </w:p>
        </w:tc>
      </w:tr>
      <w:tr w:rsidR="00A84A56" w:rsidRPr="00084393" w14:paraId="72EF47E0" w14:textId="77777777" w:rsidTr="00A84A56">
        <w:tc>
          <w:tcPr>
            <w:tcW w:w="1005" w:type="pct"/>
            <w:tcBorders>
              <w:right w:val="single" w:sz="4" w:space="0" w:color="auto"/>
            </w:tcBorders>
          </w:tcPr>
          <w:p w14:paraId="5D12A54A" w14:textId="4CEA37EE" w:rsidR="00A84A56" w:rsidRPr="00084393" w:rsidRDefault="00A84A56" w:rsidP="00F12E59">
            <w:pPr>
              <w:spacing w:before="20" w:after="20" w:line="240" w:lineRule="auto"/>
              <w:rPr>
                <w:rFonts w:cs="Arial"/>
              </w:rPr>
            </w:pPr>
            <w:r w:rsidRPr="00084393">
              <w:rPr>
                <w:rFonts w:cs="Arial"/>
              </w:rPr>
              <w:t>Comparator</w:t>
            </w:r>
            <w:r w:rsidR="0020230C">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4CAC910C" w14:textId="47E6FAB8" w:rsidR="002D4662" w:rsidRPr="00AF664A" w:rsidRDefault="00A972D9" w:rsidP="0020230C">
            <w:pPr>
              <w:spacing w:before="40" w:after="40" w:line="240" w:lineRule="auto"/>
            </w:pPr>
            <w:r w:rsidRPr="00AF664A">
              <w:t xml:space="preserve">Cataract surgery </w:t>
            </w:r>
            <w:r w:rsidR="00AF664A" w:rsidRPr="00AF664A">
              <w:t>plus</w:t>
            </w:r>
            <w:r w:rsidRPr="00AF664A">
              <w:t xml:space="preserve"> m</w:t>
            </w:r>
            <w:r w:rsidR="002D4662" w:rsidRPr="00AF664A">
              <w:t>edical management with topical hypotensive drugs</w:t>
            </w:r>
          </w:p>
          <w:p w14:paraId="2F5BE1B9" w14:textId="20C6F295" w:rsidR="007846E8" w:rsidRPr="00AF664A" w:rsidRDefault="00AF664A" w:rsidP="0020230C">
            <w:pPr>
              <w:spacing w:before="40" w:after="40" w:line="240" w:lineRule="auto"/>
            </w:pPr>
            <w:r>
              <w:t>C</w:t>
            </w:r>
            <w:r w:rsidRPr="00AF664A">
              <w:t xml:space="preserve">ataract surgery with concurrent </w:t>
            </w:r>
            <w:r>
              <w:t>t</w:t>
            </w:r>
            <w:r w:rsidR="007846E8" w:rsidRPr="00AF664A">
              <w:t>rabecular bypass MIGS stent implantation</w:t>
            </w:r>
            <w:r w:rsidR="00A972D9" w:rsidRPr="00AF664A">
              <w:t xml:space="preserve"> </w:t>
            </w:r>
            <w:r w:rsidRPr="00AF664A">
              <w:t>with/without additional medication</w:t>
            </w:r>
          </w:p>
        </w:tc>
      </w:tr>
      <w:tr w:rsidR="00A84A56" w:rsidRPr="00084393" w14:paraId="093B9C77" w14:textId="77777777" w:rsidTr="00A84A56">
        <w:tc>
          <w:tcPr>
            <w:tcW w:w="1005" w:type="pct"/>
            <w:tcBorders>
              <w:right w:val="single" w:sz="4" w:space="0" w:color="auto"/>
            </w:tcBorders>
          </w:tcPr>
          <w:p w14:paraId="60A55C20" w14:textId="63956AAA"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187E9BC5" w14:textId="069815A1" w:rsidR="00E52441" w:rsidRDefault="00E52441" w:rsidP="00E52441">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4C2A93F5" w14:textId="61167F8B" w:rsidR="00E52441" w:rsidRDefault="00E52441" w:rsidP="00E52441">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187AEB1C" w14:textId="215E4C52" w:rsidR="00E52441" w:rsidRDefault="00E52441" w:rsidP="00E52441">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65FF2BAE" w14:textId="3E9A4120" w:rsidR="00A84A56" w:rsidRPr="00114B9A" w:rsidRDefault="00E52441" w:rsidP="00E52441">
            <w:pPr>
              <w:spacing w:before="40" w:after="40" w:line="240" w:lineRule="auto"/>
            </w:pPr>
            <w:r w:rsidRPr="00FD6BEC">
              <w:rPr>
                <w:rFonts w:asciiTheme="minorHAnsi" w:eastAsia="SimSun" w:hAnsiTheme="minorHAnsi" w:cs="Tahoma"/>
                <w:b/>
                <w:szCs w:val="20"/>
                <w:lang w:eastAsia="zh-CN"/>
              </w:rPr>
              <w:t>Australian Government healthcare costs</w:t>
            </w:r>
          </w:p>
        </w:tc>
      </w:tr>
      <w:tr w:rsidR="00612D55" w:rsidRPr="00084393" w14:paraId="57EB69E6" w14:textId="77777777" w:rsidTr="00A755BE">
        <w:tc>
          <w:tcPr>
            <w:tcW w:w="1005" w:type="pct"/>
            <w:tcBorders>
              <w:top w:val="single" w:sz="4" w:space="0" w:color="auto"/>
              <w:left w:val="single" w:sz="8" w:space="0" w:color="auto"/>
              <w:bottom w:val="single" w:sz="8" w:space="0" w:color="auto"/>
              <w:right w:val="single" w:sz="4" w:space="0" w:color="auto"/>
            </w:tcBorders>
          </w:tcPr>
          <w:p w14:paraId="4155F64C" w14:textId="573E4AED" w:rsidR="00612D55" w:rsidRPr="00084393" w:rsidRDefault="00612D55" w:rsidP="00612D55">
            <w:pPr>
              <w:spacing w:before="20" w:after="20" w:line="240" w:lineRule="auto"/>
              <w:rPr>
                <w:rFonts w:cs="Arial"/>
              </w:rPr>
            </w:pPr>
            <w:r>
              <w:rPr>
                <w:rFonts w:cs="Arial"/>
              </w:rPr>
              <w:t>R</w:t>
            </w:r>
            <w:r w:rsidRPr="009D532F">
              <w:rPr>
                <w:rFonts w:cs="Arial"/>
              </w:rPr>
              <w:t>esearch question</w:t>
            </w:r>
          </w:p>
        </w:tc>
        <w:tc>
          <w:tcPr>
            <w:tcW w:w="3995" w:type="pct"/>
            <w:tcBorders>
              <w:top w:val="single" w:sz="4" w:space="0" w:color="auto"/>
              <w:left w:val="single" w:sz="4" w:space="0" w:color="auto"/>
              <w:bottom w:val="single" w:sz="4" w:space="0" w:color="auto"/>
              <w:right w:val="single" w:sz="4" w:space="0" w:color="auto"/>
            </w:tcBorders>
          </w:tcPr>
          <w:p w14:paraId="01C7B91F" w14:textId="6C4BEDB1" w:rsidR="00612D55" w:rsidRDefault="00612D55" w:rsidP="00293D08">
            <w:pPr>
              <w:pStyle w:val="ListParagraph"/>
              <w:numPr>
                <w:ilvl w:val="0"/>
                <w:numId w:val="29"/>
              </w:numPr>
              <w:spacing w:after="0" w:line="240" w:lineRule="auto"/>
              <w:ind w:left="339"/>
            </w:pPr>
            <w:r w:rsidRPr="009D532F">
              <w:t xml:space="preserve">What </w:t>
            </w:r>
            <w:proofErr w:type="gramStart"/>
            <w:r w:rsidRPr="009D532F">
              <w:t>is</w:t>
            </w:r>
            <w:proofErr w:type="gramEnd"/>
            <w:r w:rsidRPr="009D532F">
              <w:t xml:space="preserve"> the safety, effectiveness, and cost-effectiveness of </w:t>
            </w:r>
            <w:r w:rsidR="00AF664A">
              <w:t>c</w:t>
            </w:r>
            <w:r w:rsidR="00AF664A" w:rsidRPr="00AF664A">
              <w:t xml:space="preserve">ataract surgery with concurrent </w:t>
            </w:r>
            <w:proofErr w:type="spellStart"/>
            <w:r w:rsidR="00AF664A" w:rsidRPr="00AF664A">
              <w:t>suprachoroidal</w:t>
            </w:r>
            <w:proofErr w:type="spellEnd"/>
            <w:r w:rsidR="00AF664A" w:rsidRPr="00AF664A">
              <w:t xml:space="preserve"> micro-invasive glaucoma surgery (MIGS) stent implantation with/without additional medication</w:t>
            </w:r>
            <w:r w:rsidR="00D166C6" w:rsidRPr="00D166C6">
              <w:t xml:space="preserve"> </w:t>
            </w:r>
            <w:r>
              <w:t xml:space="preserve">compared with </w:t>
            </w:r>
            <w:r w:rsidR="00AF664A">
              <w:t>c</w:t>
            </w:r>
            <w:r w:rsidR="00AF664A" w:rsidRPr="00AF664A">
              <w:t>ataract surgery plus medical management with topical hypotensive drugs</w:t>
            </w:r>
            <w:r w:rsidRPr="00612D55">
              <w:t xml:space="preserve"> </w:t>
            </w:r>
            <w:r>
              <w:t>in p</w:t>
            </w:r>
            <w:r w:rsidRPr="00F111EB">
              <w:t xml:space="preserve">atients </w:t>
            </w:r>
            <w:r w:rsidRPr="00612D55">
              <w:t xml:space="preserve">with </w:t>
            </w:r>
            <w:r>
              <w:t xml:space="preserve">POAG who have </w:t>
            </w:r>
            <w:r w:rsidRPr="00612D55">
              <w:t>a cataract co-morbidity</w:t>
            </w:r>
            <w:r w:rsidRPr="009D532F">
              <w:t>?</w:t>
            </w:r>
          </w:p>
          <w:p w14:paraId="19D693A9" w14:textId="4632392C" w:rsidR="00BD7177" w:rsidRPr="00612D55" w:rsidRDefault="00BD7177" w:rsidP="00293D08">
            <w:pPr>
              <w:pStyle w:val="ListParagraph"/>
              <w:numPr>
                <w:ilvl w:val="0"/>
                <w:numId w:val="29"/>
              </w:numPr>
              <w:spacing w:after="0" w:line="240" w:lineRule="auto"/>
              <w:ind w:left="339"/>
            </w:pPr>
            <w:r w:rsidRPr="00BD7177">
              <w:t xml:space="preserve">What </w:t>
            </w:r>
            <w:proofErr w:type="gramStart"/>
            <w:r w:rsidRPr="00BD7177">
              <w:t>is</w:t>
            </w:r>
            <w:proofErr w:type="gramEnd"/>
            <w:r w:rsidRPr="00BD7177">
              <w:t xml:space="preserve"> the safety, effectiveness, and cost-effectiveness of </w:t>
            </w:r>
            <w:r w:rsidR="00AF664A" w:rsidRPr="00AF664A">
              <w:t xml:space="preserve">cataract surgery with concurrent </w:t>
            </w:r>
            <w:proofErr w:type="spellStart"/>
            <w:r w:rsidR="00AF664A" w:rsidRPr="00AF664A">
              <w:t>suprachoroidal</w:t>
            </w:r>
            <w:proofErr w:type="spellEnd"/>
            <w:r w:rsidR="00AF664A" w:rsidRPr="00AF664A">
              <w:t xml:space="preserve"> micro-invasive glaucoma surgery (MIGS) stent implantation with/without additional medication</w:t>
            </w:r>
            <w:r w:rsidRPr="00BD7177">
              <w:t xml:space="preserve"> compared with </w:t>
            </w:r>
            <w:r w:rsidR="00AF664A">
              <w:t>c</w:t>
            </w:r>
            <w:r w:rsidR="00AF664A" w:rsidRPr="00AF664A">
              <w:t>ataract surgery with concurrent trabecular bypass MIGS stent implantation with/without additional medication</w:t>
            </w:r>
            <w:r w:rsidRPr="00BD7177">
              <w:t xml:space="preserve"> in patients with POAG who have a cataract co-morbidity?</w:t>
            </w:r>
          </w:p>
        </w:tc>
      </w:tr>
    </w:tbl>
    <w:p w14:paraId="0F6ABE87" w14:textId="77777777" w:rsidR="00763DE2" w:rsidRDefault="00763DE2" w:rsidP="00763DE2">
      <w:pPr>
        <w:spacing w:after="120" w:line="240" w:lineRule="auto"/>
      </w:pPr>
    </w:p>
    <w:p w14:paraId="5450DB8A" w14:textId="77777777" w:rsidR="00293D08" w:rsidRDefault="00293D08">
      <w:pPr>
        <w:rPr>
          <w:b/>
        </w:rPr>
      </w:pPr>
      <w:r>
        <w:rPr>
          <w:b/>
        </w:rPr>
        <w:br w:type="page"/>
      </w:r>
    </w:p>
    <w:p w14:paraId="4ECA59F2" w14:textId="56935640" w:rsidR="00E66E63" w:rsidRPr="00F11400" w:rsidRDefault="00E66E63" w:rsidP="00E66E63">
      <w:pPr>
        <w:jc w:val="both"/>
      </w:pPr>
      <w:r w:rsidRPr="00F11400">
        <w:lastRenderedPageBreak/>
        <w:t xml:space="preserve">The </w:t>
      </w:r>
      <w:r>
        <w:t xml:space="preserve">PICO criteria for populations 2 and 3, as amended by </w:t>
      </w:r>
      <w:r w:rsidR="00A233E8">
        <w:t>the PICO Advisory Sub-Committee (PASC) (based on applicant comments), are</w:t>
      </w:r>
      <w:r>
        <w:t xml:space="preserve"> shown in the next two tables. If the applicant considers that populations 2 and 3 should be combined, the submission will need to be explicit regarding whether laser </w:t>
      </w:r>
      <w:proofErr w:type="spellStart"/>
      <w:r>
        <w:t>trabeculoplasty</w:t>
      </w:r>
      <w:proofErr w:type="spellEnd"/>
      <w:r>
        <w:t xml:space="preserve"> becomes a prior-intervention, or a comparator. </w:t>
      </w:r>
    </w:p>
    <w:p w14:paraId="301A6DA0" w14:textId="2840AD9B" w:rsidR="00C75E70" w:rsidRPr="00E52441" w:rsidRDefault="000C0C21" w:rsidP="00C75E70">
      <w:pPr>
        <w:spacing w:after="120" w:line="240" w:lineRule="auto"/>
        <w:ind w:left="1418" w:hanging="1418"/>
      </w:pPr>
      <w:r>
        <w:rPr>
          <w:b/>
        </w:rPr>
        <w:t>Population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C75E70" w:rsidRPr="00084393" w14:paraId="47672C92" w14:textId="77777777" w:rsidTr="00C75E70">
        <w:trPr>
          <w:tblHeader/>
        </w:trPr>
        <w:tc>
          <w:tcPr>
            <w:tcW w:w="1005" w:type="pct"/>
            <w:tcBorders>
              <w:top w:val="single" w:sz="8" w:space="0" w:color="auto"/>
              <w:bottom w:val="single" w:sz="8" w:space="0" w:color="auto"/>
              <w:right w:val="single" w:sz="4" w:space="0" w:color="auto"/>
            </w:tcBorders>
            <w:shd w:val="clear" w:color="auto" w:fill="D9D9D9"/>
          </w:tcPr>
          <w:p w14:paraId="5CC47243" w14:textId="77777777" w:rsidR="00C75E70" w:rsidRPr="00084393" w:rsidRDefault="00C75E70" w:rsidP="00C75E70">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760609C" w14:textId="77777777" w:rsidR="00C75E70" w:rsidRPr="00084393" w:rsidRDefault="00C75E70" w:rsidP="00C75E70">
            <w:pPr>
              <w:spacing w:before="20" w:after="20" w:line="240" w:lineRule="auto"/>
              <w:jc w:val="both"/>
              <w:rPr>
                <w:b/>
              </w:rPr>
            </w:pPr>
            <w:r>
              <w:rPr>
                <w:b/>
              </w:rPr>
              <w:t>Description</w:t>
            </w:r>
          </w:p>
        </w:tc>
      </w:tr>
      <w:tr w:rsidR="00C75E70" w:rsidRPr="00084393" w14:paraId="7306F456" w14:textId="77777777" w:rsidTr="00C75E70">
        <w:tc>
          <w:tcPr>
            <w:tcW w:w="1005" w:type="pct"/>
            <w:tcBorders>
              <w:top w:val="single" w:sz="8" w:space="0" w:color="auto"/>
              <w:right w:val="single" w:sz="4" w:space="0" w:color="auto"/>
            </w:tcBorders>
          </w:tcPr>
          <w:p w14:paraId="5C25A618" w14:textId="77777777" w:rsidR="00C75E70" w:rsidRPr="00084393" w:rsidRDefault="00C75E70" w:rsidP="00C75E70">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1F96B0BD" w14:textId="6B4FBE08" w:rsidR="00C75E70" w:rsidRPr="00114B9A" w:rsidRDefault="00C75E70" w:rsidP="00293D08">
            <w:pPr>
              <w:spacing w:before="40" w:after="40" w:line="240" w:lineRule="auto"/>
            </w:pPr>
            <w:r w:rsidRPr="00114B9A">
              <w:t>Patients</w:t>
            </w:r>
            <w:r>
              <w:t xml:space="preserve"> </w:t>
            </w:r>
            <w:r w:rsidRPr="00114B9A">
              <w:t>wit</w:t>
            </w:r>
            <w:r>
              <w:t>h primary open-angle glaucoma (P</w:t>
            </w:r>
            <w:r w:rsidRPr="00114B9A">
              <w:t>OAG)</w:t>
            </w:r>
            <w:r>
              <w:t xml:space="preserve"> who </w:t>
            </w:r>
            <w:r w:rsidRPr="00D97B68">
              <w:t>have previously undergone cataract surgery</w:t>
            </w:r>
            <w:r w:rsidR="00293D08">
              <w:t xml:space="preserve"> </w:t>
            </w:r>
            <w:r w:rsidR="00293D08" w:rsidRPr="00293D08">
              <w:t>and in whom medical management with topical hypotensive drugs alone is either no longer effective or not tolerated</w:t>
            </w:r>
          </w:p>
        </w:tc>
      </w:tr>
      <w:tr w:rsidR="00C75E70" w:rsidRPr="00084393" w14:paraId="39529D3C" w14:textId="77777777" w:rsidTr="00C75E70">
        <w:tc>
          <w:tcPr>
            <w:tcW w:w="1005" w:type="pct"/>
            <w:tcBorders>
              <w:right w:val="single" w:sz="4" w:space="0" w:color="auto"/>
            </w:tcBorders>
          </w:tcPr>
          <w:p w14:paraId="6CD8717D" w14:textId="77777777" w:rsidR="00C75E70" w:rsidRPr="00084393" w:rsidRDefault="00C75E70" w:rsidP="00C75E70">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686B821" w14:textId="6763B458" w:rsidR="00C75E70" w:rsidRPr="00114B9A" w:rsidRDefault="007846E8" w:rsidP="00D166C6">
            <w:pPr>
              <w:spacing w:before="40" w:after="40" w:line="240" w:lineRule="auto"/>
            </w:pPr>
            <w:proofErr w:type="spellStart"/>
            <w:r w:rsidRPr="007846E8">
              <w:t>Suprachoroidal</w:t>
            </w:r>
            <w:proofErr w:type="spellEnd"/>
            <w:r w:rsidRPr="007846E8">
              <w:t xml:space="preserve"> micro-invasive glaucoma surgery (MIGS) </w:t>
            </w:r>
            <w:r w:rsidR="00D166C6" w:rsidRPr="007846E8">
              <w:t>s</w:t>
            </w:r>
            <w:r w:rsidR="00D166C6">
              <w:t>te</w:t>
            </w:r>
            <w:r w:rsidR="00D166C6" w:rsidRPr="007846E8">
              <w:t xml:space="preserve">nt </w:t>
            </w:r>
            <w:r w:rsidRPr="007846E8">
              <w:t>implantation</w:t>
            </w:r>
          </w:p>
        </w:tc>
      </w:tr>
      <w:tr w:rsidR="00C75E70" w:rsidRPr="00084393" w14:paraId="28033A5C" w14:textId="77777777" w:rsidTr="00C75E70">
        <w:tc>
          <w:tcPr>
            <w:tcW w:w="1005" w:type="pct"/>
            <w:tcBorders>
              <w:right w:val="single" w:sz="4" w:space="0" w:color="auto"/>
            </w:tcBorders>
          </w:tcPr>
          <w:p w14:paraId="3166D912" w14:textId="45DD1137" w:rsidR="00C75E70" w:rsidRPr="00084393" w:rsidRDefault="00C75E70" w:rsidP="00C75E70">
            <w:pPr>
              <w:spacing w:before="20" w:after="20" w:line="240" w:lineRule="auto"/>
              <w:rPr>
                <w:rFonts w:cs="Arial"/>
              </w:rPr>
            </w:pPr>
            <w:r w:rsidRPr="00084393">
              <w:rPr>
                <w:rFonts w:cs="Arial"/>
              </w:rPr>
              <w:t>Comparator</w:t>
            </w:r>
            <w:r w:rsidR="0020230C">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19AF11E7" w14:textId="42CB94D4" w:rsidR="00C75E70" w:rsidRDefault="00C75E70" w:rsidP="00A87DC1">
            <w:pPr>
              <w:spacing w:before="40" w:after="40" w:line="240" w:lineRule="auto"/>
              <w:ind w:left="339" w:hanging="339"/>
            </w:pPr>
            <w:r>
              <w:t>L</w:t>
            </w:r>
            <w:r w:rsidRPr="002D4662">
              <w:t xml:space="preserve">aser </w:t>
            </w:r>
            <w:proofErr w:type="spellStart"/>
            <w:r w:rsidRPr="002D4662">
              <w:t>trabeculoplasty</w:t>
            </w:r>
            <w:proofErr w:type="spellEnd"/>
          </w:p>
          <w:p w14:paraId="6A1E5080" w14:textId="5D209410" w:rsidR="00A87DC1" w:rsidRPr="00114B9A" w:rsidRDefault="00A87DC1" w:rsidP="00A87DC1">
            <w:pPr>
              <w:spacing w:before="40" w:after="40" w:line="240" w:lineRule="auto"/>
              <w:ind w:left="339" w:hanging="339"/>
            </w:pPr>
            <w:r w:rsidRPr="00A87DC1">
              <w:t>Trabecular bypass MIGS stent implantation</w:t>
            </w:r>
          </w:p>
        </w:tc>
      </w:tr>
      <w:tr w:rsidR="00C75E70" w:rsidRPr="00084393" w14:paraId="3473B2A6" w14:textId="77777777" w:rsidTr="00C75E70">
        <w:tc>
          <w:tcPr>
            <w:tcW w:w="1005" w:type="pct"/>
            <w:tcBorders>
              <w:right w:val="single" w:sz="4" w:space="0" w:color="auto"/>
            </w:tcBorders>
          </w:tcPr>
          <w:p w14:paraId="1EE29891" w14:textId="77777777" w:rsidR="00C75E70" w:rsidRPr="00084393" w:rsidRDefault="00C75E70" w:rsidP="00C75E70">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7603AE8A" w14:textId="6A93A63E" w:rsidR="00C75E70" w:rsidRDefault="00C75E70" w:rsidP="00C75E70">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064BE95C" w14:textId="540F4C9B" w:rsidR="00C75E70" w:rsidRDefault="00C75E70" w:rsidP="00C75E70">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29442067" w14:textId="77777777" w:rsidR="00C75E70" w:rsidRDefault="00C75E70" w:rsidP="00C75E70">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359BC8D0" w14:textId="77777777" w:rsidR="00C75E70" w:rsidRPr="00114B9A" w:rsidRDefault="00C75E70" w:rsidP="00C75E70">
            <w:pPr>
              <w:spacing w:before="40" w:after="40" w:line="240" w:lineRule="auto"/>
            </w:pPr>
            <w:r w:rsidRPr="00FD6BEC">
              <w:rPr>
                <w:rFonts w:asciiTheme="minorHAnsi" w:eastAsia="SimSun" w:hAnsiTheme="minorHAnsi" w:cs="Tahoma"/>
                <w:b/>
                <w:szCs w:val="20"/>
                <w:lang w:eastAsia="zh-CN"/>
              </w:rPr>
              <w:t>Australian Government healthcare costs</w:t>
            </w:r>
          </w:p>
        </w:tc>
      </w:tr>
      <w:tr w:rsidR="00C75E70" w:rsidRPr="00084393" w14:paraId="7D913EC9" w14:textId="77777777" w:rsidTr="00C75E70">
        <w:tc>
          <w:tcPr>
            <w:tcW w:w="1005" w:type="pct"/>
            <w:tcBorders>
              <w:top w:val="single" w:sz="4" w:space="0" w:color="auto"/>
              <w:left w:val="single" w:sz="8" w:space="0" w:color="auto"/>
              <w:bottom w:val="single" w:sz="8" w:space="0" w:color="auto"/>
              <w:right w:val="single" w:sz="4" w:space="0" w:color="auto"/>
            </w:tcBorders>
          </w:tcPr>
          <w:p w14:paraId="55995109" w14:textId="6E05227A" w:rsidR="00C75E70" w:rsidRPr="00084393" w:rsidRDefault="00C75E70" w:rsidP="00C75E70">
            <w:pPr>
              <w:spacing w:before="20" w:after="20" w:line="240" w:lineRule="auto"/>
              <w:rPr>
                <w:rFonts w:cs="Arial"/>
              </w:rPr>
            </w:pPr>
            <w:r>
              <w:rPr>
                <w:rFonts w:cs="Arial"/>
              </w:rPr>
              <w:t>R</w:t>
            </w:r>
            <w:r w:rsidRPr="009D532F">
              <w:rPr>
                <w:rFonts w:cs="Arial"/>
              </w:rPr>
              <w:t>esearch question</w:t>
            </w:r>
          </w:p>
        </w:tc>
        <w:tc>
          <w:tcPr>
            <w:tcW w:w="3995" w:type="pct"/>
            <w:tcBorders>
              <w:top w:val="single" w:sz="4" w:space="0" w:color="auto"/>
              <w:left w:val="single" w:sz="4" w:space="0" w:color="auto"/>
              <w:bottom w:val="single" w:sz="4" w:space="0" w:color="auto"/>
              <w:right w:val="single" w:sz="4" w:space="0" w:color="auto"/>
            </w:tcBorders>
          </w:tcPr>
          <w:p w14:paraId="53C36B94" w14:textId="5A410EA7" w:rsidR="00C75E70" w:rsidRDefault="00C75E70" w:rsidP="00293D08">
            <w:pPr>
              <w:pStyle w:val="ListParagraph"/>
              <w:numPr>
                <w:ilvl w:val="0"/>
                <w:numId w:val="29"/>
              </w:numPr>
              <w:spacing w:after="0" w:line="240" w:lineRule="auto"/>
              <w:ind w:left="339"/>
            </w:pPr>
            <w:r w:rsidRPr="00612D55">
              <w:t xml:space="preserve">What is the safety, effectiveness, and cost-effectiveness of </w:t>
            </w:r>
            <w:proofErr w:type="spellStart"/>
            <w:r w:rsidR="00D166C6">
              <w:t>s</w:t>
            </w:r>
            <w:r w:rsidR="00D166C6" w:rsidRPr="00D166C6">
              <w:t>uprachoroidal</w:t>
            </w:r>
            <w:proofErr w:type="spellEnd"/>
            <w:r w:rsidR="00D166C6" w:rsidRPr="00D166C6">
              <w:t xml:space="preserve"> </w:t>
            </w:r>
            <w:r w:rsidRPr="00612D55">
              <w:t xml:space="preserve">MIGS stent implantation compared with laser </w:t>
            </w:r>
            <w:proofErr w:type="spellStart"/>
            <w:r w:rsidRPr="00612D55">
              <w:t>trabeculoplasty</w:t>
            </w:r>
            <w:proofErr w:type="spellEnd"/>
            <w:r w:rsidRPr="00612D55">
              <w:t xml:space="preserve"> in patients with POAG who have previously undergone cataract surgery?</w:t>
            </w:r>
          </w:p>
          <w:p w14:paraId="195218E1" w14:textId="70198ACE" w:rsidR="00BD7177" w:rsidRPr="00612D55" w:rsidRDefault="00BD7177" w:rsidP="00293D08">
            <w:pPr>
              <w:pStyle w:val="ListParagraph"/>
              <w:numPr>
                <w:ilvl w:val="0"/>
                <w:numId w:val="29"/>
              </w:numPr>
              <w:spacing w:after="0" w:line="240" w:lineRule="auto"/>
              <w:ind w:left="339"/>
            </w:pPr>
            <w:r w:rsidRPr="00BD7177">
              <w:t xml:space="preserve">What </w:t>
            </w:r>
            <w:proofErr w:type="gramStart"/>
            <w:r w:rsidRPr="00BD7177">
              <w:t>is</w:t>
            </w:r>
            <w:proofErr w:type="gramEnd"/>
            <w:r w:rsidRPr="00BD7177">
              <w:t xml:space="preserve"> the safety, effectiveness, and cost-effectiveness of </w:t>
            </w:r>
            <w:proofErr w:type="spellStart"/>
            <w:r w:rsidRPr="00BD7177">
              <w:t>suprachoroidal</w:t>
            </w:r>
            <w:proofErr w:type="spellEnd"/>
            <w:r w:rsidRPr="00BD7177">
              <w:t xml:space="preserve"> MIGS stent implantation compared with </w:t>
            </w:r>
            <w:r>
              <w:t>t</w:t>
            </w:r>
            <w:r w:rsidRPr="00BD7177">
              <w:t>rabecular bypass MIGS stent implantation in patients with POAG who have previously undergone cataract surgery?</w:t>
            </w:r>
          </w:p>
        </w:tc>
      </w:tr>
    </w:tbl>
    <w:p w14:paraId="0D1BFA97" w14:textId="77777777" w:rsidR="00763DE2" w:rsidRDefault="00763DE2" w:rsidP="00763DE2">
      <w:pPr>
        <w:spacing w:after="120" w:line="240" w:lineRule="auto"/>
      </w:pPr>
    </w:p>
    <w:p w14:paraId="10C92743" w14:textId="77777777" w:rsidR="00147971" w:rsidRDefault="00147971">
      <w:pPr>
        <w:rPr>
          <w:b/>
        </w:rPr>
      </w:pPr>
      <w:r>
        <w:rPr>
          <w:b/>
        </w:rPr>
        <w:br w:type="page"/>
      </w:r>
    </w:p>
    <w:p w14:paraId="7EF26EB3" w14:textId="3193DE6F" w:rsidR="000C0C21" w:rsidRPr="00E52441" w:rsidRDefault="000C0C21" w:rsidP="000C0C21">
      <w:pPr>
        <w:spacing w:after="120" w:line="240" w:lineRule="auto"/>
        <w:ind w:left="1418" w:hanging="1418"/>
      </w:pPr>
      <w:r w:rsidRPr="00C75E70">
        <w:rPr>
          <w:b/>
        </w:rPr>
        <w:lastRenderedPageBreak/>
        <w:t xml:space="preserve">Population </w:t>
      </w:r>
      <w:r>
        <w:rPr>
          <w:b/>
        </w:rPr>
        <w:t>3</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C75E70" w:rsidRPr="00084393" w14:paraId="0593EE0A" w14:textId="77777777" w:rsidTr="00C75E70">
        <w:trPr>
          <w:tblHeader/>
        </w:trPr>
        <w:tc>
          <w:tcPr>
            <w:tcW w:w="1005" w:type="pct"/>
            <w:tcBorders>
              <w:top w:val="single" w:sz="8" w:space="0" w:color="auto"/>
              <w:bottom w:val="single" w:sz="8" w:space="0" w:color="auto"/>
              <w:right w:val="single" w:sz="4" w:space="0" w:color="auto"/>
            </w:tcBorders>
            <w:shd w:val="clear" w:color="auto" w:fill="D9D9D9"/>
          </w:tcPr>
          <w:p w14:paraId="4822970F" w14:textId="77777777" w:rsidR="00C75E70" w:rsidRPr="00084393" w:rsidRDefault="00C75E70" w:rsidP="00C75E70">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20A05F8" w14:textId="77777777" w:rsidR="00C75E70" w:rsidRPr="00084393" w:rsidRDefault="00C75E70" w:rsidP="00C75E70">
            <w:pPr>
              <w:spacing w:before="20" w:after="20" w:line="240" w:lineRule="auto"/>
              <w:jc w:val="both"/>
              <w:rPr>
                <w:b/>
              </w:rPr>
            </w:pPr>
            <w:r>
              <w:rPr>
                <w:b/>
              </w:rPr>
              <w:t>Description</w:t>
            </w:r>
          </w:p>
        </w:tc>
      </w:tr>
      <w:tr w:rsidR="00C75E70" w:rsidRPr="00084393" w14:paraId="0963FD25" w14:textId="77777777" w:rsidTr="00C75E70">
        <w:tc>
          <w:tcPr>
            <w:tcW w:w="1005" w:type="pct"/>
            <w:tcBorders>
              <w:top w:val="single" w:sz="8" w:space="0" w:color="auto"/>
              <w:right w:val="single" w:sz="4" w:space="0" w:color="auto"/>
            </w:tcBorders>
          </w:tcPr>
          <w:p w14:paraId="171F9B53" w14:textId="77777777" w:rsidR="00C75E70" w:rsidRPr="00084393" w:rsidRDefault="00C75E70" w:rsidP="00C75E70">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C1CD6A9" w14:textId="7313C640" w:rsidR="00C75E70" w:rsidRPr="00114B9A" w:rsidRDefault="00C75E70" w:rsidP="000C0C21">
            <w:pPr>
              <w:spacing w:before="40" w:after="40" w:line="240" w:lineRule="auto"/>
            </w:pPr>
            <w:r w:rsidRPr="00114B9A">
              <w:t>Patients</w:t>
            </w:r>
            <w:r>
              <w:t xml:space="preserve"> </w:t>
            </w:r>
            <w:r w:rsidRPr="00114B9A">
              <w:t>wit</w:t>
            </w:r>
            <w:r>
              <w:t>h primary open-angle glaucoma (P</w:t>
            </w:r>
            <w:r w:rsidRPr="00114B9A">
              <w:t>OAG)</w:t>
            </w:r>
            <w:r>
              <w:t xml:space="preserve"> </w:t>
            </w:r>
            <w:r w:rsidRPr="00D97B68">
              <w:t xml:space="preserve">who </w:t>
            </w:r>
            <w:r>
              <w:t>have no his</w:t>
            </w:r>
            <w:r w:rsidR="000C0C21">
              <w:t>tory of cataracts</w:t>
            </w:r>
            <w:r w:rsidR="00293D08">
              <w:t xml:space="preserve"> </w:t>
            </w:r>
            <w:r w:rsidR="00293D08" w:rsidRPr="00293D08">
              <w:t xml:space="preserve">and in whom laser </w:t>
            </w:r>
            <w:proofErr w:type="spellStart"/>
            <w:r w:rsidR="00293D08" w:rsidRPr="00293D08">
              <w:t>trabeculoplasty</w:t>
            </w:r>
            <w:proofErr w:type="spellEnd"/>
            <w:r w:rsidR="00293D08" w:rsidRPr="00293D08">
              <w:t xml:space="preserve"> has either failed or is unlikely to be successful</w:t>
            </w:r>
          </w:p>
        </w:tc>
      </w:tr>
      <w:tr w:rsidR="00C75E70" w:rsidRPr="00084393" w14:paraId="5B9A943B" w14:textId="77777777" w:rsidTr="00C75E70">
        <w:tc>
          <w:tcPr>
            <w:tcW w:w="1005" w:type="pct"/>
            <w:tcBorders>
              <w:right w:val="single" w:sz="4" w:space="0" w:color="auto"/>
            </w:tcBorders>
          </w:tcPr>
          <w:p w14:paraId="5BF32F8F" w14:textId="77777777" w:rsidR="00C75E70" w:rsidRPr="00084393" w:rsidRDefault="00C75E70" w:rsidP="00C75E70">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1B7466DB" w14:textId="34E04193" w:rsidR="00C75E70" w:rsidRPr="00114B9A" w:rsidRDefault="007846E8" w:rsidP="00D166C6">
            <w:pPr>
              <w:spacing w:before="40" w:after="40" w:line="240" w:lineRule="auto"/>
            </w:pPr>
            <w:proofErr w:type="spellStart"/>
            <w:r w:rsidRPr="007846E8">
              <w:t>Suprachoroidal</w:t>
            </w:r>
            <w:proofErr w:type="spellEnd"/>
            <w:r w:rsidRPr="007846E8">
              <w:t xml:space="preserve"> micro-invasive glaucoma surgery (MIGS) </w:t>
            </w:r>
            <w:r w:rsidR="00D166C6" w:rsidRPr="007846E8">
              <w:t>s</w:t>
            </w:r>
            <w:r w:rsidR="00D166C6">
              <w:t>te</w:t>
            </w:r>
            <w:r w:rsidR="00D166C6" w:rsidRPr="007846E8">
              <w:t xml:space="preserve">nt </w:t>
            </w:r>
            <w:r w:rsidRPr="007846E8">
              <w:t>implantation</w:t>
            </w:r>
          </w:p>
        </w:tc>
      </w:tr>
      <w:tr w:rsidR="00C75E70" w:rsidRPr="00084393" w14:paraId="765BB698" w14:textId="77777777" w:rsidTr="00C75E70">
        <w:tc>
          <w:tcPr>
            <w:tcW w:w="1005" w:type="pct"/>
            <w:tcBorders>
              <w:right w:val="single" w:sz="4" w:space="0" w:color="auto"/>
            </w:tcBorders>
          </w:tcPr>
          <w:p w14:paraId="54358FDF" w14:textId="18D59D98" w:rsidR="00C75E70" w:rsidRPr="00084393" w:rsidRDefault="00C75E70" w:rsidP="00C75E70">
            <w:pPr>
              <w:spacing w:before="20" w:after="20" w:line="240" w:lineRule="auto"/>
              <w:rPr>
                <w:rFonts w:cs="Arial"/>
              </w:rPr>
            </w:pPr>
            <w:r w:rsidRPr="00084393">
              <w:rPr>
                <w:rFonts w:cs="Arial"/>
              </w:rPr>
              <w:t>Comparator</w:t>
            </w:r>
            <w:r w:rsidR="0020230C">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425C6DF3" w14:textId="09F27A91" w:rsidR="00C75E70" w:rsidRDefault="000C0C21" w:rsidP="000C0C21">
            <w:pPr>
              <w:spacing w:before="40" w:after="40" w:line="240" w:lineRule="auto"/>
              <w:ind w:left="339" w:hanging="339"/>
            </w:pPr>
            <w:proofErr w:type="spellStart"/>
            <w:r>
              <w:t>T</w:t>
            </w:r>
            <w:r w:rsidR="00C75E70" w:rsidRPr="002D4662">
              <w:t>rabeculectomy</w:t>
            </w:r>
            <w:proofErr w:type="spellEnd"/>
          </w:p>
          <w:p w14:paraId="323B2AED" w14:textId="10CEEF84" w:rsidR="00C75E70" w:rsidRDefault="000C0C21" w:rsidP="000C0C21">
            <w:pPr>
              <w:spacing w:before="40" w:after="40" w:line="240" w:lineRule="auto"/>
              <w:ind w:left="339" w:hanging="339"/>
            </w:pPr>
            <w:r>
              <w:t>O</w:t>
            </w:r>
            <w:r w:rsidR="00C75E70">
              <w:t xml:space="preserve">ther </w:t>
            </w:r>
            <w:r w:rsidR="00C75E70" w:rsidRPr="002D4662">
              <w:t>incisional surgical</w:t>
            </w:r>
            <w:r w:rsidR="00C75E70">
              <w:t xml:space="preserve"> procedures</w:t>
            </w:r>
          </w:p>
          <w:p w14:paraId="6EF2DED6" w14:textId="5095AB33" w:rsidR="00A87DC1" w:rsidRPr="00114B9A" w:rsidRDefault="00A87DC1" w:rsidP="00A87DC1">
            <w:pPr>
              <w:spacing w:before="40" w:after="40" w:line="240" w:lineRule="auto"/>
              <w:ind w:left="339" w:hanging="339"/>
            </w:pPr>
            <w:r w:rsidRPr="00A87DC1">
              <w:t>Trabecular bypass MIGS stent implantation</w:t>
            </w:r>
          </w:p>
        </w:tc>
      </w:tr>
      <w:tr w:rsidR="00C75E70" w:rsidRPr="00084393" w14:paraId="508B163E" w14:textId="77777777" w:rsidTr="00C75E70">
        <w:tc>
          <w:tcPr>
            <w:tcW w:w="1005" w:type="pct"/>
            <w:tcBorders>
              <w:right w:val="single" w:sz="4" w:space="0" w:color="auto"/>
            </w:tcBorders>
          </w:tcPr>
          <w:p w14:paraId="3778D2FD" w14:textId="77777777" w:rsidR="00C75E70" w:rsidRPr="00084393" w:rsidRDefault="00C75E70" w:rsidP="00C75E70">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14311CC" w14:textId="4036BFD9" w:rsidR="00C75E70" w:rsidRDefault="00C75E70" w:rsidP="00C75E70">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750E896F" w14:textId="1844EF4B" w:rsidR="00C75E70" w:rsidRDefault="00C75E70" w:rsidP="00C75E70">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49BB6EB8" w14:textId="77777777" w:rsidR="00C75E70" w:rsidRDefault="00C75E70" w:rsidP="00C75E70">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36936B60" w14:textId="77777777" w:rsidR="00C75E70" w:rsidRPr="00114B9A" w:rsidRDefault="00C75E70" w:rsidP="00C75E70">
            <w:pPr>
              <w:spacing w:before="40" w:after="40" w:line="240" w:lineRule="auto"/>
            </w:pPr>
            <w:r w:rsidRPr="00FD6BEC">
              <w:rPr>
                <w:rFonts w:asciiTheme="minorHAnsi" w:eastAsia="SimSun" w:hAnsiTheme="minorHAnsi" w:cs="Tahoma"/>
                <w:b/>
                <w:szCs w:val="20"/>
                <w:lang w:eastAsia="zh-CN"/>
              </w:rPr>
              <w:t>Australian Government healthcare costs</w:t>
            </w:r>
          </w:p>
        </w:tc>
      </w:tr>
      <w:tr w:rsidR="00C75E70" w:rsidRPr="00084393" w14:paraId="40ED59B4" w14:textId="77777777" w:rsidTr="00C75E70">
        <w:tc>
          <w:tcPr>
            <w:tcW w:w="1005" w:type="pct"/>
            <w:tcBorders>
              <w:top w:val="single" w:sz="4" w:space="0" w:color="auto"/>
              <w:left w:val="single" w:sz="8" w:space="0" w:color="auto"/>
              <w:bottom w:val="single" w:sz="8" w:space="0" w:color="auto"/>
              <w:right w:val="single" w:sz="4" w:space="0" w:color="auto"/>
            </w:tcBorders>
          </w:tcPr>
          <w:p w14:paraId="02E13699" w14:textId="4293DF57" w:rsidR="00C75E70" w:rsidRPr="00084393" w:rsidRDefault="00C75E70" w:rsidP="00C75E70">
            <w:pPr>
              <w:spacing w:before="20" w:after="20" w:line="240" w:lineRule="auto"/>
              <w:rPr>
                <w:rFonts w:cs="Arial"/>
              </w:rPr>
            </w:pPr>
            <w:r>
              <w:rPr>
                <w:rFonts w:cs="Arial"/>
              </w:rPr>
              <w:t>R</w:t>
            </w:r>
            <w:r w:rsidRPr="009D532F">
              <w:rPr>
                <w:rFonts w:cs="Arial"/>
              </w:rPr>
              <w:t>esearch question</w:t>
            </w:r>
          </w:p>
        </w:tc>
        <w:tc>
          <w:tcPr>
            <w:tcW w:w="3995" w:type="pct"/>
            <w:tcBorders>
              <w:top w:val="single" w:sz="4" w:space="0" w:color="auto"/>
              <w:left w:val="single" w:sz="4" w:space="0" w:color="auto"/>
              <w:bottom w:val="single" w:sz="4" w:space="0" w:color="auto"/>
              <w:right w:val="single" w:sz="4" w:space="0" w:color="auto"/>
            </w:tcBorders>
          </w:tcPr>
          <w:p w14:paraId="45275B66" w14:textId="5DBFBCA5" w:rsidR="00C75E70" w:rsidRDefault="000C0C21" w:rsidP="00293D08">
            <w:pPr>
              <w:pStyle w:val="ListParagraph"/>
              <w:numPr>
                <w:ilvl w:val="0"/>
                <w:numId w:val="29"/>
              </w:numPr>
              <w:spacing w:after="0" w:line="240" w:lineRule="auto"/>
              <w:ind w:left="339"/>
            </w:pPr>
            <w:r w:rsidRPr="00612D55">
              <w:t xml:space="preserve">What is the safety, effectiveness, and cost-effectiveness of </w:t>
            </w:r>
            <w:proofErr w:type="spellStart"/>
            <w:r w:rsidR="00D166C6">
              <w:t>s</w:t>
            </w:r>
            <w:r w:rsidR="00D166C6" w:rsidRPr="00D166C6">
              <w:t>uprachoroidal</w:t>
            </w:r>
            <w:proofErr w:type="spellEnd"/>
            <w:r w:rsidR="00D166C6" w:rsidRPr="00D166C6">
              <w:t xml:space="preserve"> </w:t>
            </w:r>
            <w:r w:rsidRPr="00612D55">
              <w:t xml:space="preserve">MIGS </w:t>
            </w:r>
            <w:r w:rsidR="00D166C6" w:rsidRPr="00D166C6">
              <w:t xml:space="preserve">stent implantation </w:t>
            </w:r>
            <w:r w:rsidRPr="00612D55">
              <w:t xml:space="preserve">compared </w:t>
            </w:r>
            <w:proofErr w:type="spellStart"/>
            <w:r>
              <w:t>trabeculectomy</w:t>
            </w:r>
            <w:proofErr w:type="spellEnd"/>
            <w:r>
              <w:t xml:space="preserve"> or other incisional surgical procedures</w:t>
            </w:r>
            <w:r w:rsidRPr="00612D55">
              <w:t xml:space="preserve"> in patients with POAG who have no history of cataracts?</w:t>
            </w:r>
          </w:p>
          <w:p w14:paraId="1A72CB48" w14:textId="1C8EE103" w:rsidR="00BD7177" w:rsidRPr="00612D55" w:rsidRDefault="00BD7177" w:rsidP="00293D08">
            <w:pPr>
              <w:pStyle w:val="ListParagraph"/>
              <w:numPr>
                <w:ilvl w:val="0"/>
                <w:numId w:val="29"/>
              </w:numPr>
              <w:spacing w:after="0" w:line="240" w:lineRule="auto"/>
              <w:ind w:left="339"/>
            </w:pPr>
            <w:r w:rsidRPr="00BD7177">
              <w:t xml:space="preserve">What is the safety, effectiveness, and cost-effectiveness of </w:t>
            </w:r>
            <w:proofErr w:type="spellStart"/>
            <w:r w:rsidRPr="00BD7177">
              <w:t>suprachoroidal</w:t>
            </w:r>
            <w:proofErr w:type="spellEnd"/>
            <w:r w:rsidRPr="00BD7177">
              <w:t xml:space="preserve"> MIGS stent implantation compared </w:t>
            </w:r>
            <w:r>
              <w:t>t</w:t>
            </w:r>
            <w:r w:rsidRPr="00BD7177">
              <w:t>rabecular bypass MIGS stent implantation in patients with POAG who have no history of cataracts?</w:t>
            </w:r>
          </w:p>
        </w:tc>
      </w:tr>
    </w:tbl>
    <w:p w14:paraId="299EC845" w14:textId="77777777" w:rsidR="00C75E70" w:rsidRDefault="00C75E70" w:rsidP="00E52441"/>
    <w:p w14:paraId="0FF3EE24" w14:textId="1C03826B" w:rsidR="00147971" w:rsidRDefault="00147971">
      <w:r>
        <w:br w:type="page"/>
      </w:r>
    </w:p>
    <w:p w14:paraId="66C0BC42" w14:textId="77777777" w:rsidR="007F4E20" w:rsidRPr="00E364F7" w:rsidRDefault="00E364F7" w:rsidP="000D33DF">
      <w:pPr>
        <w:pStyle w:val="Heading1"/>
      </w:pPr>
      <w:r w:rsidRPr="00E364F7">
        <w:lastRenderedPageBreak/>
        <w:t>PICO</w:t>
      </w:r>
      <w:r w:rsidR="00953ED7">
        <w:t xml:space="preserve"> </w:t>
      </w:r>
      <w:r w:rsidRPr="00E364F7">
        <w:t>rationale</w:t>
      </w:r>
      <w:r w:rsidR="006D1643">
        <w:t xml:space="preserve"> for therapeutic </w:t>
      </w:r>
      <w:r w:rsidR="00B45971">
        <w:t xml:space="preserve">and investigative </w:t>
      </w:r>
      <w:r w:rsidR="00BA63AA">
        <w:t>medical services only</w:t>
      </w:r>
    </w:p>
    <w:p w14:paraId="0B031E20" w14:textId="77777777" w:rsidR="00896845" w:rsidRPr="000D33DF" w:rsidRDefault="00896845" w:rsidP="000D33DF">
      <w:pPr>
        <w:pStyle w:val="Heading2"/>
      </w:pPr>
      <w:r w:rsidRPr="000D33DF">
        <w:t>Population</w:t>
      </w:r>
    </w:p>
    <w:p w14:paraId="11A7658E" w14:textId="21EED9B3" w:rsidR="00682839" w:rsidRDefault="003901EF" w:rsidP="00682839">
      <w:pPr>
        <w:jc w:val="both"/>
      </w:pPr>
      <w:r>
        <w:t xml:space="preserve">Glaucoma is a chronic, degenerative optic neuropathy characterised by progressive vision loss due to the loss of retinal ganglion cells and optic nerve damage </w:t>
      </w:r>
      <w:r w:rsidR="00A755BE">
        <w:fldChar w:fldCharType="begin">
          <w:fldData xml:space="preserve">PEVuZE5vdGU+PENpdGU+PEF1dGhvcj5Ld29uPC9BdXRob3I+PFllYXI+MjAwOTwvWWVhcj48UmVj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</w:fldData>
        </w:fldChar>
      </w:r>
      <w:r w:rsidR="00A755BE">
        <w:instrText xml:space="preserve"> ADDIN EN.CITE </w:instrText>
      </w:r>
      <w:r w:rsidR="00A755BE">
        <w:fldChar w:fldCharType="begin">
          <w:fldData xml:space="preserve">PEVuZE5vdGU+PENpdGU+PEF1dGhvcj5Ld29uPC9BdXRob3I+PFllYXI+MjAwOTwvWWVhcj48UmVj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</w:fldData>
        </w:fldChar>
      </w:r>
      <w:r w:rsidR="00A755BE">
        <w:instrText xml:space="preserve"> ADDIN EN.CITE.DATA </w:instrText>
      </w:r>
      <w:r w:rsidR="00A755BE">
        <w:fldChar w:fldCharType="end"/>
      </w:r>
      <w:r w:rsidR="00A755BE">
        <w:fldChar w:fldCharType="separate"/>
      </w:r>
      <w:r w:rsidR="00A755BE">
        <w:rPr>
          <w:noProof/>
        </w:rPr>
        <w:t>(Kwon et al. 2009; Quigley 2011)</w:t>
      </w:r>
      <w:r w:rsidR="00A755BE">
        <w:fldChar w:fldCharType="end"/>
      </w:r>
      <w:r>
        <w:t xml:space="preserve">. </w:t>
      </w:r>
      <w:r w:rsidR="00682839">
        <w:t xml:space="preserve">It is the number one cause of irreversible vision loss and the second leading cause of blindness worldwide </w:t>
      </w:r>
      <w:r w:rsidR="00A755BE">
        <w:fldChar w:fldCharType="begin"/>
      </w:r>
      <w:r w:rsidR="00A755BE">
        <w:instrText xml:space="preserve"> ADDIN EN.CITE &lt;EndNote&gt;&lt;Cite&gt;&lt;Author&gt;Conlon&lt;/Author&gt;&lt;Year&gt;2017&lt;/Year&gt;&lt;RecNum&gt;1072&lt;/RecNum&gt;&lt;DisplayText&gt;(Conlon, Saheb &amp;amp; Ahmed 2017)&lt;/DisplayText&gt;&lt;record&gt;&lt;rec-number&gt;1072&lt;/rec-number&gt;&lt;foreign-keys&gt;&lt;key app="EN" db-id="wsvssztxiw0dsbeat085zeafe2aa0w0psvpt" timestamp="1488776401"&gt;1072&lt;/key&gt;&lt;/foreign-keys&gt;&lt;ref-type name="Journal Article"&gt;17&lt;/ref-type&gt;&lt;contributors&gt;&lt;authors&gt;&lt;author&gt;Conlon, R.&lt;/author&gt;&lt;author&gt;Saheb, H.&lt;/author&gt;&lt;author&gt;Ahmed,, II&lt;/author&gt;&lt;/authors&gt;&lt;/contributors&gt;&lt;auth-address&gt;University of Ottawa, Ottawa, Ont.&amp;#xD;McGill University, Montreal, Que.. Electronic address: hady.saheb@mcgill.ca.&amp;#xD;University of Toronto, Toronto, Ont.; Trillium Health Partners, Mississauga, Ont.; Prism Eye Institute, Mississauga, Ont.&lt;/auth-address&gt;&lt;titles&gt;&lt;title&gt;Glaucoma treatment trends: a review&lt;/title&gt;&lt;secondary-title&gt;Can J Ophthalmol&lt;/secondary-title&gt;&lt;/titles&gt;&lt;periodical&gt;&lt;full-title&gt;Can J Ophthalmol&lt;/full-title&gt;&lt;/periodical&gt;&lt;pages&gt;114-124&lt;/pages&gt;&lt;volume&gt;52&lt;/volume&gt;&lt;number&gt;1&lt;/number&gt;&lt;edition&gt;2017/02/27&lt;/edition&gt;&lt;dates&gt;&lt;year&gt;2017&lt;/year&gt;&lt;pub-dates&gt;&lt;date&gt;Feb&lt;/date&gt;&lt;/pub-dates&gt;&lt;/dates&gt;&lt;isbn&gt;1715-3360 (Electronic)&amp;#xD;0008-4182 (Linking)&lt;/isbn&gt;&lt;accession-num&gt;28237137&lt;/accession-num&gt;&lt;urls&gt;&lt;related-urls&gt;&lt;url&gt;http://ac.els-cdn.com/S0008418216300758/1-s2.0-S0008418216300758-main.pdf?_tid=d2c22040-0229-11e7-86bb-00000aacb361&amp;amp;acdnat=1488776612_7bbe6aedd02306f97ca715a1b89a6a72&lt;/url&gt;&lt;/related-urls&gt;&lt;/urls&gt;&lt;electronic-resource-num&gt;10.1016/j.jcjo.2016.07.013&lt;/electronic-resource-num&gt;&lt;remote-database-provider&gt;NLM&lt;/remote-database-provider&gt;&lt;language&gt;eng&lt;/language&gt;&lt;/record&gt;&lt;/Cite&gt;&lt;/EndNote&gt;</w:instrText>
      </w:r>
      <w:r w:rsidR="00A755BE">
        <w:fldChar w:fldCharType="separate"/>
      </w:r>
      <w:r w:rsidR="00A755BE">
        <w:rPr>
          <w:noProof/>
        </w:rPr>
        <w:t>(Conlon, Saheb &amp; Ahmed 2017)</w:t>
      </w:r>
      <w:r w:rsidR="00A755BE">
        <w:fldChar w:fldCharType="end"/>
      </w:r>
      <w:r w:rsidR="00682839">
        <w:t xml:space="preserve">. Peters et al. </w:t>
      </w:r>
      <w:r w:rsidR="00A755BE">
        <w:fldChar w:fldCharType="begin">
          <w:fldData xml:space="preserve">PEVuZE5vdGU+PENpdGUgRXhjbHVkZUF1dGg9IjEiPjxBdXRob3I+UGV0ZXJzPC9BdXRob3I+PFll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</w:fldData>
        </w:fldChar>
      </w:r>
      <w:r w:rsidR="00A755BE">
        <w:instrText xml:space="preserve"> ADDIN EN.CITE </w:instrText>
      </w:r>
      <w:r w:rsidR="00A755BE">
        <w:fldChar w:fldCharType="begin">
          <w:fldData xml:space="preserve">PEVuZE5vdGU+PENpdGUgRXhjbHVkZUF1dGg9IjEiPjxBdXRob3I+UGV0ZXJzPC9BdXRob3I+PFll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</w:fldData>
        </w:fldChar>
      </w:r>
      <w:r w:rsidR="00A755BE">
        <w:instrText xml:space="preserve"> ADDIN EN.CITE.DATA </w:instrText>
      </w:r>
      <w:r w:rsidR="00A755BE">
        <w:fldChar w:fldCharType="end"/>
      </w:r>
      <w:r w:rsidR="00A755BE">
        <w:fldChar w:fldCharType="separate"/>
      </w:r>
      <w:r w:rsidR="00A755BE">
        <w:rPr>
          <w:noProof/>
        </w:rPr>
        <w:t>(2013)</w:t>
      </w:r>
      <w:r w:rsidR="00A755BE">
        <w:fldChar w:fldCharType="end"/>
      </w:r>
      <w:r w:rsidR="00682839">
        <w:t xml:space="preserve"> reported that the risk of blindness in at least 1 eye and bilateral blindness from glaucoma were 26.5% and 5.5%, respectively, after 10 years, and 38.1% and 13.5% at 20 years.</w:t>
      </w:r>
    </w:p>
    <w:p w14:paraId="108705E0" w14:textId="62F1A990" w:rsidR="0039671A" w:rsidRDefault="0039671A" w:rsidP="0039671A">
      <w:pPr>
        <w:jc w:val="both"/>
      </w:pPr>
      <w:r w:rsidRPr="00434953">
        <w:t xml:space="preserve">An increase in intraocular pressure (IOP) is thought to be a major cause of glaucoma. IOP increases either when too much aqueous </w:t>
      </w:r>
      <w:r>
        <w:t>humour</w:t>
      </w:r>
      <w:r w:rsidRPr="00434953">
        <w:t xml:space="preserve"> fluid is produced or when aqueous </w:t>
      </w:r>
      <w:r>
        <w:t>humour</w:t>
      </w:r>
      <w:r w:rsidRPr="00434953">
        <w:t xml:space="preserve"> outflow is decreased. </w:t>
      </w:r>
      <w:r>
        <w:t>There are two outflow pathways, for a diagram of the structure of the eye showing these pathways, see footnote below</w:t>
      </w:r>
      <w:r>
        <w:rPr>
          <w:rStyle w:val="FootnoteReference"/>
        </w:rPr>
        <w:footnoteReference w:id="1"/>
      </w:r>
      <w:r>
        <w:t xml:space="preserve">. In the </w:t>
      </w:r>
      <w:proofErr w:type="spellStart"/>
      <w:r>
        <w:t>trabecual</w:t>
      </w:r>
      <w:proofErr w:type="spellEnd"/>
      <w:r>
        <w:t xml:space="preserve"> pathway, the trabecular meshwork is responsible for draining the aqueous humour from the anterior chamber.</w:t>
      </w:r>
      <w:r w:rsidRPr="006E5DB9">
        <w:t xml:space="preserve"> </w:t>
      </w:r>
      <w:r>
        <w:t xml:space="preserve">It is a spongy tissue located around the base of the cornea, between </w:t>
      </w:r>
      <w:proofErr w:type="spellStart"/>
      <w:r w:rsidRPr="006E5DB9">
        <w:t>Schlemm's</w:t>
      </w:r>
      <w:proofErr w:type="spellEnd"/>
      <w:r w:rsidRPr="006E5DB9">
        <w:t xml:space="preserve"> </w:t>
      </w:r>
      <w:r>
        <w:t xml:space="preserve">canal and the anterior chamber. </w:t>
      </w:r>
      <w:r w:rsidRPr="00434953">
        <w:t xml:space="preserve">The trabecular meshwork </w:t>
      </w:r>
      <w:r>
        <w:t xml:space="preserve">drains the aqueous humour into </w:t>
      </w:r>
      <w:proofErr w:type="spellStart"/>
      <w:r>
        <w:t>Schlemm's</w:t>
      </w:r>
      <w:proofErr w:type="spellEnd"/>
      <w:r>
        <w:t xml:space="preserve"> canal, which is a circular lymphatic-like vessel that delivers the collected the aqueous humour into the </w:t>
      </w:r>
      <w:proofErr w:type="spellStart"/>
      <w:r>
        <w:t>episcleral</w:t>
      </w:r>
      <w:proofErr w:type="spellEnd"/>
      <w:r>
        <w:t xml:space="preserve"> blood vessels. The </w:t>
      </w:r>
      <w:proofErr w:type="spellStart"/>
      <w:r>
        <w:t>uveo</w:t>
      </w:r>
      <w:proofErr w:type="spellEnd"/>
      <w:r>
        <w:t xml:space="preserve">-scleral pathway starts with the aqueous humour filtering between the muscle bundles of the ciliary body; with this being the rate-limiting step. The aqueous humour flows into the </w:t>
      </w:r>
      <w:proofErr w:type="spellStart"/>
      <w:r w:rsidRPr="009849C7">
        <w:t>suprachoroidal</w:t>
      </w:r>
      <w:proofErr w:type="spellEnd"/>
      <w:r w:rsidRPr="009849C7">
        <w:t xml:space="preserve"> space</w:t>
      </w:r>
      <w:r>
        <w:t>,</w:t>
      </w:r>
      <w:r w:rsidRPr="009849C7">
        <w:t xml:space="preserve"> through the sclera and into the lymphatics</w:t>
      </w:r>
      <w:r>
        <w:t xml:space="preserve"> to be drained away from the eye.</w:t>
      </w:r>
    </w:p>
    <w:p w14:paraId="27A53784" w14:textId="60C70713" w:rsidR="0038584D" w:rsidRDefault="006E5DB9" w:rsidP="00D45A15">
      <w:pPr>
        <w:jc w:val="both"/>
      </w:pPr>
      <w:r>
        <w:t xml:space="preserve">Glaucoma is referred to as open-angle or closed-angle depending on whether the drainage channels for aqueous </w:t>
      </w:r>
      <w:r w:rsidR="00134351">
        <w:t>humour</w:t>
      </w:r>
      <w:r>
        <w:t xml:space="preserve"> in the front of the eye appear open or closed </w:t>
      </w:r>
      <w:r w:rsidR="00A755BE">
        <w:fldChar w:fldCharType="begin">
          <w:fldData xml:space="preserve">PEVuZE5vdGU+PENpdGU+PEF1dGhvcj5Cb2xhbmQ8L0F1dGhvcj48WWVhcj4yMDEzPC9ZZWFyPjxS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</w:fldData>
        </w:fldChar>
      </w:r>
      <w:r w:rsidR="00A755BE">
        <w:instrText xml:space="preserve"> ADDIN EN.CITE </w:instrText>
      </w:r>
      <w:r w:rsidR="00A755BE">
        <w:fldChar w:fldCharType="begin">
          <w:fldData xml:space="preserve">PEVuZE5vdGU+PENpdGU+PEF1dGhvcj5Cb2xhbmQ8L0F1dGhvcj48WWVhcj4yMDEzPC9ZZWFyPjxS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</w:fldData>
        </w:fldChar>
      </w:r>
      <w:r w:rsidR="00A755BE">
        <w:instrText xml:space="preserve"> ADDIN EN.CITE.DATA </w:instrText>
      </w:r>
      <w:r w:rsidR="00A755BE">
        <w:fldChar w:fldCharType="end"/>
      </w:r>
      <w:r w:rsidR="00A755BE">
        <w:fldChar w:fldCharType="separate"/>
      </w:r>
      <w:r w:rsidR="00A755BE">
        <w:rPr>
          <w:noProof/>
        </w:rPr>
        <w:t>(Boland et al. 2013)</w:t>
      </w:r>
      <w:r w:rsidR="00A755BE">
        <w:fldChar w:fldCharType="end"/>
      </w:r>
      <w:r>
        <w:t xml:space="preserve">. </w:t>
      </w:r>
      <w:r w:rsidR="00134351">
        <w:t>In p</w:t>
      </w:r>
      <w:r>
        <w:t>rimary open angle glaucoma (POAG)</w:t>
      </w:r>
      <w:r w:rsidR="00134351">
        <w:t>,</w:t>
      </w:r>
      <w:r>
        <w:t xml:space="preserve"> </w:t>
      </w:r>
      <w:r w:rsidR="00134351">
        <w:t>t</w:t>
      </w:r>
      <w:r w:rsidR="00134351" w:rsidRPr="00134351">
        <w:t xml:space="preserve">he decreased outflow is attributed to </w:t>
      </w:r>
      <w:r w:rsidR="00134351">
        <w:t>increased resistance due to age-</w:t>
      </w:r>
      <w:r w:rsidR="00134351" w:rsidRPr="00134351">
        <w:t>related thickening</w:t>
      </w:r>
      <w:r w:rsidR="00134351">
        <w:t xml:space="preserve"> or</w:t>
      </w:r>
      <w:r w:rsidR="00134351" w:rsidRPr="00134351">
        <w:t xml:space="preserve"> sclerosis of </w:t>
      </w:r>
      <w:r w:rsidR="00134351">
        <w:t xml:space="preserve">the </w:t>
      </w:r>
      <w:r w:rsidR="00134351" w:rsidRPr="00134351">
        <w:t>trabecula</w:t>
      </w:r>
      <w:r w:rsidR="00134351">
        <w:t>r meshwork</w:t>
      </w:r>
      <w:r w:rsidR="00134351" w:rsidRPr="00134351">
        <w:t xml:space="preserve"> and absence of giant cell</w:t>
      </w:r>
      <w:r w:rsidR="00134351">
        <w:t>s</w:t>
      </w:r>
      <w:r w:rsidR="00134351" w:rsidRPr="00134351">
        <w:t xml:space="preserve"> in </w:t>
      </w:r>
      <w:proofErr w:type="spellStart"/>
      <w:r w:rsidR="00134351">
        <w:t>Schlemm’s</w:t>
      </w:r>
      <w:proofErr w:type="spellEnd"/>
      <w:r w:rsidR="00134351" w:rsidRPr="00134351">
        <w:t xml:space="preserve"> canal</w:t>
      </w:r>
      <w:r w:rsidR="00134351">
        <w:t>. POAG is</w:t>
      </w:r>
      <w:r w:rsidR="00134351" w:rsidRPr="00134351">
        <w:t xml:space="preserve"> </w:t>
      </w:r>
      <w:r>
        <w:t xml:space="preserve">the most common form and is triggered by both environmental and genetic risk factors; up to 50% of patients have a positive family history of POAG </w:t>
      </w:r>
      <w:r w:rsidR="00A755BE">
        <w:fldChar w:fldCharType="begin">
          <w:fldData xml:space="preserve">PEVuZE5vdGU+PENpdGU+PEF1dGhvcj5BbGxpbmdoYW08L0F1dGhvcj48WWVhcj4yMDA5PC9ZZWFy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</w:fldData>
        </w:fldChar>
      </w:r>
      <w:r w:rsidR="00A755BE">
        <w:instrText xml:space="preserve"> ADDIN EN.CITE </w:instrText>
      </w:r>
      <w:r w:rsidR="00A755BE">
        <w:fldChar w:fldCharType="begin">
          <w:fldData xml:space="preserve">PEVuZE5vdGU+PENpdGU+PEF1dGhvcj5BbGxpbmdoYW08L0F1dGhvcj48WWVhcj4yMDA5PC9ZZWFy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</w:fldData>
        </w:fldChar>
      </w:r>
      <w:r w:rsidR="00A755BE">
        <w:instrText xml:space="preserve"> ADDIN EN.CITE.DATA </w:instrText>
      </w:r>
      <w:r w:rsidR="00A755BE">
        <w:fldChar w:fldCharType="end"/>
      </w:r>
      <w:r w:rsidR="00A755BE">
        <w:fldChar w:fldCharType="separate"/>
      </w:r>
      <w:r w:rsidR="00A755BE">
        <w:rPr>
          <w:noProof/>
        </w:rPr>
        <w:t>(Allingham, Liu &amp; Rhee 2009; Janssen et al. 2013)</w:t>
      </w:r>
      <w:r w:rsidR="00A755BE">
        <w:fldChar w:fldCharType="end"/>
      </w:r>
      <w:r>
        <w:t>.</w:t>
      </w:r>
    </w:p>
    <w:p w14:paraId="084F88B7" w14:textId="71A51DA6" w:rsidR="00954E01" w:rsidRDefault="00954E01" w:rsidP="002719FB">
      <w:pPr>
        <w:jc w:val="both"/>
      </w:pPr>
      <w:r>
        <w:t>A diagnosis of POAG is made only after the other types of glaucoma have been excluded</w:t>
      </w:r>
      <w:r w:rsidR="002719FB">
        <w:t xml:space="preserve"> and is based on a characteristic </w:t>
      </w:r>
      <w:r w:rsidR="005C19AF" w:rsidRPr="005C19AF">
        <w:t xml:space="preserve">progressive enlargement of the optic cup </w:t>
      </w:r>
      <w:r w:rsidR="005C19AF">
        <w:t>(disc cupping)</w:t>
      </w:r>
      <w:r w:rsidR="002719FB">
        <w:t xml:space="preserve"> </w:t>
      </w:r>
      <w:r w:rsidR="00A755BE">
        <w:fldChar w:fldCharType="begin"/>
      </w:r>
      <w:r w:rsidR="00A755BE">
        <w:instrText xml:space="preserve"> ADDIN EN.CITE &lt;EndNote&gt;&lt;Cite&gt;&lt;Author&gt;Foster&lt;/Author&gt;&lt;Year&gt;2002&lt;/Year&gt;&lt;RecNum&gt;1087&lt;/RecNum&gt;&lt;DisplayText&gt;(Foster et al. 2002; Leske 1983)&lt;/DisplayText&gt;&lt;record&gt;&lt;rec-number&gt;1087&lt;/rec-number&gt;&lt;foreign-keys&gt;&lt;key app="EN" db-id="wsvssztxiw0dsbeat085zeafe2aa0w0psvpt" timestamp="1488867648"&gt;1087&lt;/key&gt;&lt;/foreign-keys&gt;&lt;ref-type name="Journal Article"&gt;17&lt;/ref-type&gt;&lt;contributors&gt;&lt;authors&gt;&lt;author&gt;Foster, Paul J&lt;/author&gt;&lt;author&gt;Buhrmann, Ralf&lt;/author&gt;&lt;author&gt;Quigley, Harry A&lt;/author&gt;&lt;author&gt;Johnson, Gordon J&lt;/author&gt;&lt;/authors&gt;&lt;/contributors&gt;&lt;titles&gt;&lt;title&gt;The definition and classification of glaucoma in prevalence surveys&lt;/title&gt;&lt;secondary-title&gt;British Journal of Ophthalmology&lt;/secondary-title&gt;&lt;/titles&gt;&lt;periodical&gt;&lt;full-title&gt;British Journal of Ophthalmology&lt;/full-title&gt;&lt;/periodical&gt;&lt;pages&gt;238-242&lt;/pages&gt;&lt;volume&gt;86&lt;/volume&gt;&lt;number&gt;2&lt;/number&gt;&lt;dates&gt;&lt;year&gt;2002&lt;/year&gt;&lt;/dates&gt;&lt;urls&gt;&lt;related-urls&gt;&lt;url&gt;https://www.ncbi.nlm.nih.gov/pmc/articles/PMC1771026/pdf/bjo08600238.pdf&lt;/url&gt;&lt;/related-urls&gt;&lt;/urls&gt;&lt;electronic-resource-num&gt;10.1136/bjo.86.2.238&lt;/electronic-resource-num&gt;&lt;/record&gt;&lt;/Cite&gt;&lt;Cite&gt;&lt;Author&gt;Leske&lt;/Author&gt;&lt;Year&gt;1983&lt;/Year&gt;&lt;RecNum&gt;1086&lt;/RecNum&gt;&lt;record&gt;&lt;rec-number&gt;1086&lt;/rec-number&gt;&lt;foreign-keys&gt;&lt;key app="EN" db-id="wsvssztxiw0dsbeat085zeafe2aa0w0psvpt" timestamp="1488865905"&gt;1086&lt;/key&gt;&lt;/foreign-keys&gt;&lt;ref-type name="Journal Article"&gt;17&lt;/ref-type&gt;&lt;contributors&gt;&lt;authors&gt;&lt;author&gt;Leske, M. Cristina&lt;/author&gt;&lt;/authors&gt;&lt;/contributors&gt;&lt;titles&gt;&lt;title&gt;The Epidemiology of Open-Angle Glaucoma: A Review&lt;/title&gt;&lt;secondary-title&gt;American Journal of Epidemiology&lt;/secondary-title&gt;&lt;/titles&gt;&lt;periodical&gt;&lt;full-title&gt;American Journal of Epidemiology&lt;/full-title&gt;&lt;/periodical&gt;&lt;pages&gt;166-191&lt;/pages&gt;&lt;volume&gt;118&lt;/volume&gt;&lt;number&gt;2&lt;/number&gt;&lt;dates&gt;&lt;year&gt;1983&lt;/year&gt;&lt;/dates&gt;&lt;isbn&gt;0002-9262&lt;/isbn&gt;&lt;urls&gt;&lt;related-urls&gt;&lt;url&gt;http://dx.doi.org/10.1093/oxfordjournals.aje.a113626&lt;/url&gt;&lt;/related-urls&gt;&lt;/urls&gt;&lt;electronic-resource-num&gt;10.1093/oxfordjournals.aje.a113626&lt;/electronic-resource-num&gt;&lt;/record&gt;&lt;/Cite&gt;&lt;/EndNote&gt;</w:instrText>
      </w:r>
      <w:r w:rsidR="00A755BE">
        <w:fldChar w:fldCharType="separate"/>
      </w:r>
      <w:r w:rsidR="00A755BE">
        <w:rPr>
          <w:noProof/>
        </w:rPr>
        <w:t>(Foster et al. 2002; Leske 1983)</w:t>
      </w:r>
      <w:r w:rsidR="00A755BE">
        <w:fldChar w:fldCharType="end"/>
      </w:r>
      <w:r w:rsidR="002719FB">
        <w:t xml:space="preserve">. The vertical </w:t>
      </w:r>
      <w:proofErr w:type="spellStart"/>
      <w:r w:rsidR="002719FB">
        <w:t>cup</w:t>
      </w:r>
      <w:proofErr w:type="gramStart"/>
      <w:r w:rsidR="002719FB">
        <w:t>:disc</w:t>
      </w:r>
      <w:proofErr w:type="spellEnd"/>
      <w:proofErr w:type="gramEnd"/>
      <w:r w:rsidR="002719FB">
        <w:t xml:space="preserve"> ratio is a simple, relatively robust index of glaucomatous loss of the </w:t>
      </w:r>
      <w:proofErr w:type="spellStart"/>
      <w:r w:rsidR="002719FB">
        <w:t>neuroretinal</w:t>
      </w:r>
      <w:proofErr w:type="spellEnd"/>
      <w:r w:rsidR="002719FB">
        <w:t xml:space="preserve"> rim.</w:t>
      </w:r>
      <w:r w:rsidR="005C19AF">
        <w:t xml:space="preserve"> Vision field defects may not yet be detected in mild disease, but as the disease progresses </w:t>
      </w:r>
      <w:r w:rsidR="005C19AF" w:rsidRPr="005C19AF">
        <w:t>visual field abnormalities</w:t>
      </w:r>
      <w:r w:rsidR="005C19AF">
        <w:t xml:space="preserve"> become more apparent.</w:t>
      </w:r>
      <w:r w:rsidR="005C19AF" w:rsidRPr="005C19AF">
        <w:t xml:space="preserve"> </w:t>
      </w:r>
      <w:r w:rsidR="000267CB">
        <w:t>High</w:t>
      </w:r>
      <w:r w:rsidR="005C19AF">
        <w:t xml:space="preserve"> IOP &gt;21 mmHg, is a major risk factor for both developing POAG and for progression to irreversible vision loss, </w:t>
      </w:r>
      <w:r w:rsidR="000267CB">
        <w:t>however,</w:t>
      </w:r>
      <w:r w:rsidR="005C19AF">
        <w:t xml:space="preserve"> 15–40% of patients with POAG have normal IOP </w:t>
      </w:r>
      <w:r w:rsidR="00A755BE">
        <w:fldChar w:fldCharType="begin"/>
      </w:r>
      <w:r w:rsidR="00A755BE">
        <w:instrText xml:space="preserve"> ADDIN EN.CITE &lt;EndNote&gt;&lt;Cite&gt;&lt;Author&gt;Maier&lt;/Author&gt;&lt;Year&gt;2005&lt;/Year&gt;&lt;RecNum&gt;1085&lt;/RecNum&gt;&lt;DisplayText&gt;(Maier et al. 2005)&lt;/DisplayText&gt;&lt;record&gt;&lt;rec-number&gt;1085&lt;/rec-number&gt;&lt;foreign-keys&gt;&lt;key app="EN" db-id="wsvssztxiw0dsbeat085zeafe2aa0w0psvpt" timestamp="1488843791"&gt;1085&lt;/key&gt;&lt;/foreign-keys&gt;&lt;ref-type name="Journal Article"&gt;17&lt;/ref-type&gt;&lt;contributors&gt;&lt;authors&gt;&lt;author&gt;Maier, P. C.&lt;/author&gt;&lt;author&gt;Funk, J.&lt;/author&gt;&lt;author&gt;Schwarzer, G.&lt;/author&gt;&lt;author&gt;Antes, G.&lt;/author&gt;&lt;author&gt;Falck-Ytter, Y. T.&lt;/author&gt;&lt;/authors&gt;&lt;/contributors&gt;&lt;auth-address&gt;Department of Ophthalmology, University Hospital Freiburg, Killianstr 5, D-79106 Freiburg, Germany. maierphi@aug.ukl.uni-freiburg.de&lt;/auth-address&gt;&lt;titles&gt;&lt;title&gt;Treatment of ocular hypertension and open angle glaucoma: meta-analysis of randomised controlled trials&lt;/title&gt;&lt;secondary-title&gt;BMJ&lt;/secondary-title&gt;&lt;/titles&gt;&lt;periodical&gt;&lt;full-title&gt;BMJ&lt;/full-title&gt;&lt;/periodical&gt;&lt;pages&gt;134&lt;/pages&gt;&lt;volume&gt;331&lt;/volume&gt;&lt;number&gt;7509&lt;/number&gt;&lt;edition&gt;2005/07/05&lt;/edition&gt;&lt;keywords&gt;&lt;keyword&gt;Glaucoma, Open-Angle/complications/ therapy&lt;/keyword&gt;&lt;keyword&gt;Humans&lt;/keyword&gt;&lt;keyword&gt;Ocular Hypertension/complications/ therapy&lt;/keyword&gt;&lt;keyword&gt;Proportional Hazards Models&lt;/keyword&gt;&lt;keyword&gt;Randomized Controlled Trials as Topic&lt;/keyword&gt;&lt;keyword&gt;Risk Factors&lt;/keyword&gt;&lt;/keywords&gt;&lt;dates&gt;&lt;year&gt;2005&lt;/year&gt;&lt;pub-dates&gt;&lt;date&gt;Jul 16&lt;/date&gt;&lt;/pub-dates&gt;&lt;/dates&gt;&lt;isbn&gt;1756-1833 (Electronic)&amp;#xD;0959-535X (Linking)&lt;/isbn&gt;&lt;accession-num&gt;15994659&lt;/accession-num&gt;&lt;urls&gt;&lt;related-urls&gt;&lt;url&gt;https://www.ncbi.nlm.nih.gov/pmc/articles/PMC558697/pdf/bmj33100134.pdf&lt;/url&gt;&lt;/related-urls&gt;&lt;/urls&gt;&lt;custom2&gt;PMC558697&lt;/custom2&gt;&lt;electronic-resource-num&gt;10.1136/bmj.38506.594977.E0&lt;/electronic-resource-num&gt;&lt;remote-database-provider&gt;NLM&lt;/remote-database-provider&gt;&lt;language&gt;eng&lt;/language&gt;&lt;/record&gt;&lt;/Cite&gt;&lt;/EndNote&gt;</w:instrText>
      </w:r>
      <w:r w:rsidR="00A755BE">
        <w:fldChar w:fldCharType="separate"/>
      </w:r>
      <w:r w:rsidR="00A755BE">
        <w:rPr>
          <w:noProof/>
        </w:rPr>
        <w:t>(Maier et al. 2005)</w:t>
      </w:r>
      <w:r w:rsidR="00A755BE">
        <w:fldChar w:fldCharType="end"/>
      </w:r>
      <w:r w:rsidR="005C19AF">
        <w:t>.</w:t>
      </w:r>
    </w:p>
    <w:p w14:paraId="6E3C8C13" w14:textId="4960CE93" w:rsidR="002E129E" w:rsidRDefault="002E129E" w:rsidP="005150A4">
      <w:pPr>
        <w:keepNext/>
        <w:spacing w:after="0"/>
        <w:jc w:val="both"/>
      </w:pPr>
      <w:r>
        <w:lastRenderedPageBreak/>
        <w:t xml:space="preserve">Patients with confirmed POAG expected to access </w:t>
      </w:r>
      <w:proofErr w:type="spellStart"/>
      <w:r w:rsidR="00134FF4" w:rsidRPr="00134FF4">
        <w:t>suprachoroidal</w:t>
      </w:r>
      <w:proofErr w:type="spellEnd"/>
      <w:r w:rsidR="00134FF4" w:rsidRPr="00134FF4">
        <w:t xml:space="preserve"> </w:t>
      </w:r>
      <w:r w:rsidRPr="002E129E">
        <w:t xml:space="preserve">micro-invasive glaucoma surgery </w:t>
      </w:r>
      <w:r>
        <w:t xml:space="preserve">(MIGS) </w:t>
      </w:r>
      <w:r w:rsidR="001D4D69">
        <w:t>stent</w:t>
      </w:r>
      <w:r>
        <w:t xml:space="preserve"> implantation through the </w:t>
      </w:r>
      <w:r w:rsidR="00947A48" w:rsidRPr="00947A48">
        <w:t xml:space="preserve">Medicare Benefits Schedule </w:t>
      </w:r>
      <w:r w:rsidR="00947A48">
        <w:t>(</w:t>
      </w:r>
      <w:r>
        <w:t>MBS</w:t>
      </w:r>
      <w:r w:rsidR="00947A48">
        <w:t>)</w:t>
      </w:r>
      <w:r>
        <w:t xml:space="preserve"> can be </w:t>
      </w:r>
      <w:r w:rsidR="00C5077A">
        <w:t>broadly divided into two groups:</w:t>
      </w:r>
    </w:p>
    <w:p w14:paraId="23D6AC91" w14:textId="77777777" w:rsidR="006E1FB3" w:rsidRDefault="00C5077A" w:rsidP="005150A4">
      <w:pPr>
        <w:pStyle w:val="ListParagraph"/>
        <w:keepNext/>
        <w:numPr>
          <w:ilvl w:val="0"/>
          <w:numId w:val="15"/>
        </w:numPr>
        <w:ind w:left="425" w:hanging="357"/>
        <w:jc w:val="both"/>
      </w:pPr>
      <w:r>
        <w:t xml:space="preserve">Patients </w:t>
      </w:r>
      <w:r w:rsidR="002E129E">
        <w:t>who will undergo implantation in con</w:t>
      </w:r>
      <w:r w:rsidR="006E1FB3">
        <w:t>junction with cataract surgery</w:t>
      </w:r>
      <w:r w:rsidR="007B4264">
        <w:t xml:space="preserve"> (population 1)</w:t>
      </w:r>
      <w:r w:rsidR="006E1FB3">
        <w:t xml:space="preserve">. </w:t>
      </w:r>
    </w:p>
    <w:p w14:paraId="7DA6ED4C" w14:textId="7A48E34F" w:rsidR="002E129E" w:rsidRDefault="006E1FB3" w:rsidP="006E1FB3">
      <w:pPr>
        <w:pStyle w:val="ListParagraph"/>
        <w:ind w:left="426"/>
        <w:jc w:val="both"/>
      </w:pPr>
      <w:r w:rsidRPr="006E1FB3">
        <w:t xml:space="preserve">MIGS </w:t>
      </w:r>
      <w:r w:rsidR="00232128">
        <w:t xml:space="preserve">stent implantation </w:t>
      </w:r>
      <w:r w:rsidRPr="006E1FB3">
        <w:t>would be considered earl</w:t>
      </w:r>
      <w:r>
        <w:t>ier</w:t>
      </w:r>
      <w:r w:rsidRPr="006E1FB3">
        <w:t xml:space="preserve"> in the management </w:t>
      </w:r>
      <w:r>
        <w:t xml:space="preserve">pathway </w:t>
      </w:r>
      <w:r w:rsidRPr="006E1FB3">
        <w:t>f</w:t>
      </w:r>
      <w:r>
        <w:t>or</w:t>
      </w:r>
      <w:r w:rsidRPr="006E1FB3">
        <w:t xml:space="preserve"> </w:t>
      </w:r>
      <w:r>
        <w:t>these</w:t>
      </w:r>
      <w:r w:rsidRPr="006E1FB3">
        <w:t xml:space="preserve"> patients</w:t>
      </w:r>
      <w:r>
        <w:t xml:space="preserve"> (depending on the need for cataract surgery)</w:t>
      </w:r>
      <w:r w:rsidRPr="006E1FB3">
        <w:t>, a</w:t>
      </w:r>
      <w:r>
        <w:t xml:space="preserve">nd would be </w:t>
      </w:r>
      <w:r w:rsidRPr="006E1FB3">
        <w:t>an adjunct to topical hypotensive medication</w:t>
      </w:r>
      <w:r>
        <w:t>;</w:t>
      </w:r>
    </w:p>
    <w:p w14:paraId="07EA6669" w14:textId="77777777" w:rsidR="00C5077A" w:rsidRDefault="00C5077A" w:rsidP="006E1FB3">
      <w:pPr>
        <w:pStyle w:val="ListParagraph"/>
        <w:numPr>
          <w:ilvl w:val="0"/>
          <w:numId w:val="15"/>
        </w:numPr>
        <w:ind w:left="426"/>
        <w:jc w:val="both"/>
      </w:pPr>
      <w:r>
        <w:t>Patients</w:t>
      </w:r>
      <w:r w:rsidR="002E129E">
        <w:t xml:space="preserve"> who </w:t>
      </w:r>
      <w:r>
        <w:t xml:space="preserve">will </w:t>
      </w:r>
      <w:r w:rsidR="002E129E">
        <w:t>receive the intervention as a stand-alone procedure.</w:t>
      </w:r>
      <w:r>
        <w:t xml:space="preserve"> These patients can be further divided in two sub-groups:</w:t>
      </w:r>
    </w:p>
    <w:p w14:paraId="46678FE7" w14:textId="77777777" w:rsidR="00C5077A" w:rsidRDefault="00C5077A" w:rsidP="00027F9A">
      <w:pPr>
        <w:pStyle w:val="ListParagraph"/>
        <w:numPr>
          <w:ilvl w:val="0"/>
          <w:numId w:val="12"/>
        </w:numPr>
        <w:ind w:left="993" w:hanging="556"/>
        <w:jc w:val="both"/>
      </w:pPr>
      <w:r>
        <w:t xml:space="preserve">patients who have previously undergone cataract surgery </w:t>
      </w:r>
      <w:r w:rsidR="005A5E7D">
        <w:t xml:space="preserve">(referred to as </w:t>
      </w:r>
      <w:proofErr w:type="spellStart"/>
      <w:r w:rsidR="005A5E7D">
        <w:t>pseudophakic</w:t>
      </w:r>
      <w:proofErr w:type="spellEnd"/>
      <w:r w:rsidR="005A5E7D">
        <w:t xml:space="preserve">) </w:t>
      </w:r>
      <w:r>
        <w:t>and who are currently unable to maintain target IOP with maximally tolerated topical hypotensive medication</w:t>
      </w:r>
      <w:r w:rsidR="007B4264">
        <w:t xml:space="preserve"> (population 2)</w:t>
      </w:r>
      <w:r>
        <w:t xml:space="preserve">; and </w:t>
      </w:r>
    </w:p>
    <w:p w14:paraId="0E086EE2" w14:textId="77777777" w:rsidR="002E129E" w:rsidRDefault="00C5077A" w:rsidP="00027F9A">
      <w:pPr>
        <w:pStyle w:val="ListParagraph"/>
        <w:numPr>
          <w:ilvl w:val="0"/>
          <w:numId w:val="12"/>
        </w:numPr>
        <w:ind w:left="993" w:hanging="556"/>
        <w:jc w:val="both"/>
      </w:pPr>
      <w:proofErr w:type="gramStart"/>
      <w:r>
        <w:t>patients</w:t>
      </w:r>
      <w:proofErr w:type="gramEnd"/>
      <w:r>
        <w:t xml:space="preserve"> who do not exhibit any signs of cataract development </w:t>
      </w:r>
      <w:r w:rsidR="005A5E7D">
        <w:t xml:space="preserve">(referred to as </w:t>
      </w:r>
      <w:proofErr w:type="spellStart"/>
      <w:r w:rsidR="005A5E7D">
        <w:t>phakic</w:t>
      </w:r>
      <w:proofErr w:type="spellEnd"/>
      <w:r w:rsidR="005A5E7D">
        <w:t xml:space="preserve">) </w:t>
      </w:r>
      <w:r>
        <w:t xml:space="preserve">in whom conventional medication management and less invasive interventional techniques (i.e. laser </w:t>
      </w:r>
      <w:proofErr w:type="spellStart"/>
      <w:r>
        <w:t>trabeculoplasty</w:t>
      </w:r>
      <w:proofErr w:type="spellEnd"/>
      <w:r>
        <w:t>) have not been successful</w:t>
      </w:r>
      <w:r w:rsidR="007B4264">
        <w:t xml:space="preserve"> (population 3)</w:t>
      </w:r>
      <w:r>
        <w:t>.</w:t>
      </w:r>
    </w:p>
    <w:p w14:paraId="101EBDFC" w14:textId="40B561C2" w:rsidR="00E66E63" w:rsidRDefault="00E66E63" w:rsidP="00E66E63">
      <w:pPr>
        <w:jc w:val="both"/>
      </w:pPr>
      <w:r>
        <w:t xml:space="preserve">As patients from populations 2 and 3 </w:t>
      </w:r>
      <w:r w:rsidRPr="003E0EB4">
        <w:t xml:space="preserve">comprise less than 5% of </w:t>
      </w:r>
      <w:r>
        <w:t xml:space="preserve">all patients having a </w:t>
      </w:r>
      <w:r w:rsidRPr="003E0EB4">
        <w:t>MIGS implantation procedure</w:t>
      </w:r>
      <w:r>
        <w:t>, t</w:t>
      </w:r>
      <w:r w:rsidRPr="003E0EB4">
        <w:t xml:space="preserve">he applicant </w:t>
      </w:r>
      <w:r>
        <w:t>propose</w:t>
      </w:r>
      <w:r w:rsidR="00A233E8">
        <w:t>d</w:t>
      </w:r>
      <w:r w:rsidRPr="003E0EB4">
        <w:t xml:space="preserve"> that populations </w:t>
      </w:r>
      <w:r>
        <w:t>2</w:t>
      </w:r>
      <w:r w:rsidRPr="003E0EB4">
        <w:t xml:space="preserve"> and </w:t>
      </w:r>
      <w:r>
        <w:t>3</w:t>
      </w:r>
      <w:r w:rsidRPr="003E0EB4">
        <w:t xml:space="preserve"> be </w:t>
      </w:r>
      <w:r>
        <w:t>combined and defined as:</w:t>
      </w:r>
      <w:r w:rsidRPr="003E0EB4">
        <w:t xml:space="preserve"> </w:t>
      </w:r>
    </w:p>
    <w:p w14:paraId="066B1490" w14:textId="49BACA94" w:rsidR="00E66E63" w:rsidRDefault="00E66E63" w:rsidP="00E66E63">
      <w:pPr>
        <w:pStyle w:val="ListParagraph"/>
        <w:numPr>
          <w:ilvl w:val="0"/>
          <w:numId w:val="15"/>
        </w:numPr>
        <w:ind w:left="426"/>
        <w:jc w:val="both"/>
      </w:pPr>
      <w:r w:rsidRPr="00060B6F">
        <w:t>Patients who will receive the intervention as a stand-alone procedure (population 2). In clinical practice, MIGS will be positioned where conservative therapies have failed, are likely to have failed, or are contraindicated. In this population</w:t>
      </w:r>
      <w:r w:rsidR="00A233E8">
        <w:t>,</w:t>
      </w:r>
      <w:r w:rsidRPr="00060B6F">
        <w:t xml:space="preserve"> MIGS stent implantation would supplant or delay other incisional surgeries, such as </w:t>
      </w:r>
      <w:proofErr w:type="spellStart"/>
      <w:r w:rsidRPr="00060B6F">
        <w:t>trabeculectomy</w:t>
      </w:r>
      <w:proofErr w:type="spellEnd"/>
      <w:r w:rsidRPr="00060B6F">
        <w:t xml:space="preserve"> </w:t>
      </w:r>
      <w:r>
        <w:t>(population 2)</w:t>
      </w:r>
      <w:r w:rsidR="00A233E8">
        <w:t>.</w:t>
      </w:r>
    </w:p>
    <w:p w14:paraId="55008BA3" w14:textId="7E831A89" w:rsidR="00E66E63" w:rsidRDefault="00E66E63" w:rsidP="00E66E63">
      <w:pPr>
        <w:ind w:left="66"/>
        <w:jc w:val="both"/>
      </w:pPr>
      <w:r>
        <w:t xml:space="preserve">PASC </w:t>
      </w:r>
      <w:r w:rsidR="00A233E8">
        <w:t xml:space="preserve">considered this was a reasonable approach (i.e. an assessment in which </w:t>
      </w:r>
      <w:r>
        <w:t>populations 2 and 3 have been combined</w:t>
      </w:r>
      <w:r w:rsidR="00A233E8">
        <w:t>)</w:t>
      </w:r>
      <w:r>
        <w:t>, given the paucity of evidence for these patients.</w:t>
      </w:r>
      <w:r w:rsidRPr="00E66E63">
        <w:t xml:space="preserve"> The submission will need to define </w:t>
      </w:r>
      <w:r w:rsidR="00A233E8">
        <w:t>‘</w:t>
      </w:r>
      <w:r w:rsidRPr="00E66E63">
        <w:t>conservative therapies</w:t>
      </w:r>
      <w:r w:rsidR="00A233E8">
        <w:t>’</w:t>
      </w:r>
      <w:r w:rsidRPr="00E66E63">
        <w:t xml:space="preserve">, </w:t>
      </w:r>
      <w:r w:rsidR="005F5768">
        <w:t xml:space="preserve">and </w:t>
      </w:r>
      <w:r w:rsidRPr="00E66E63">
        <w:t xml:space="preserve">be explicit </w:t>
      </w:r>
      <w:r w:rsidR="005F5768">
        <w:t xml:space="preserve">on </w:t>
      </w:r>
      <w:r w:rsidRPr="00E66E63">
        <w:t xml:space="preserve">whether this includes laser </w:t>
      </w:r>
      <w:proofErr w:type="spellStart"/>
      <w:r w:rsidRPr="00E66E63">
        <w:t>trabeculoplasty</w:t>
      </w:r>
      <w:proofErr w:type="spellEnd"/>
      <w:r w:rsidRPr="00E66E63">
        <w:t xml:space="preserve"> or not. If it does, then the implication of combining the populations will be that MIGS stent implantation for population 2 will be later in the pathway (after laser </w:t>
      </w:r>
      <w:proofErr w:type="spellStart"/>
      <w:r w:rsidRPr="00E66E63">
        <w:t>trabeculoplasty</w:t>
      </w:r>
      <w:proofErr w:type="spellEnd"/>
      <w:r w:rsidRPr="00E66E63">
        <w:t xml:space="preserve">, rather than an alternate to laser </w:t>
      </w:r>
      <w:proofErr w:type="spellStart"/>
      <w:r w:rsidRPr="00E66E63">
        <w:t>trabeculoplasty</w:t>
      </w:r>
      <w:proofErr w:type="spellEnd"/>
      <w:r w:rsidRPr="00E66E63">
        <w:t xml:space="preserve">). If </w:t>
      </w:r>
      <w:r w:rsidR="005F5768">
        <w:t>‘</w:t>
      </w:r>
      <w:r w:rsidRPr="00E66E63">
        <w:t>conservative therapies</w:t>
      </w:r>
      <w:r w:rsidR="005F5768">
        <w:t>’</w:t>
      </w:r>
      <w:r w:rsidRPr="00E66E63">
        <w:t xml:space="preserve"> exclude laser </w:t>
      </w:r>
      <w:proofErr w:type="spellStart"/>
      <w:r w:rsidRPr="00E66E63">
        <w:t>trabeculoplasty</w:t>
      </w:r>
      <w:proofErr w:type="spellEnd"/>
      <w:r w:rsidRPr="00E66E63">
        <w:t xml:space="preserve">, population 3 will be expanded to allow earlier treatment (i.e. laser </w:t>
      </w:r>
      <w:proofErr w:type="spellStart"/>
      <w:r w:rsidRPr="00E66E63">
        <w:t>trabeculoplasty</w:t>
      </w:r>
      <w:proofErr w:type="spellEnd"/>
      <w:r w:rsidRPr="00E66E63">
        <w:t xml:space="preserve"> becomes a comparator, rather than required prior-treatment).</w:t>
      </w:r>
    </w:p>
    <w:p w14:paraId="74927F08" w14:textId="77777777" w:rsidR="00682839" w:rsidRDefault="00682839" w:rsidP="00C5077A">
      <w:pPr>
        <w:pStyle w:val="Heading3"/>
      </w:pPr>
      <w:r>
        <w:t>Prevalence</w:t>
      </w:r>
      <w:r w:rsidR="00C5077A">
        <w:t xml:space="preserve"> of POAG</w:t>
      </w:r>
      <w:r w:rsidR="005A1AB1">
        <w:t xml:space="preserve"> and cataracts among adults in Australia</w:t>
      </w:r>
    </w:p>
    <w:p w14:paraId="3320592F" w14:textId="36C45688" w:rsidR="003901EF" w:rsidRDefault="00682839" w:rsidP="006F4019">
      <w:pPr>
        <w:jc w:val="both"/>
      </w:pPr>
      <w:r>
        <w:t>Glaucoma</w:t>
      </w:r>
      <w:r w:rsidR="006F4019">
        <w:t xml:space="preserve"> affects a</w:t>
      </w:r>
      <w:r>
        <w:t>pproximately 66.8 million people worldwide,</w:t>
      </w:r>
      <w:r w:rsidR="006F4019">
        <w:t xml:space="preserve"> and</w:t>
      </w:r>
      <w:r>
        <w:t xml:space="preserve"> up to 50% of people in the industriali</w:t>
      </w:r>
      <w:r w:rsidR="00BD7177">
        <w:t>s</w:t>
      </w:r>
      <w:r>
        <w:t xml:space="preserve">ed world are unaware of their </w:t>
      </w:r>
      <w:r w:rsidR="006F4019">
        <w:t>condition</w:t>
      </w:r>
      <w:r>
        <w:t xml:space="preserve"> and </w:t>
      </w:r>
      <w:r w:rsidR="006F4019">
        <w:t xml:space="preserve">are therefore </w:t>
      </w:r>
      <w:r>
        <w:t>not receiving</w:t>
      </w:r>
      <w:r w:rsidR="006F4019">
        <w:t xml:space="preserve"> appropriate </w:t>
      </w:r>
      <w:r>
        <w:t>treatment</w:t>
      </w:r>
      <w:r w:rsidR="006F4019" w:rsidRPr="006F4019">
        <w:t xml:space="preserve"> </w:t>
      </w:r>
      <w:r w:rsidR="00A755BE">
        <w:fldChar w:fldCharType="begin"/>
      </w:r>
      <w:r w:rsidR="00A755BE">
        <w:instrText xml:space="preserve"> ADDIN EN.CITE &lt;EndNote&gt;&lt;Cite&gt;&lt;Author&gt;Conlon&lt;/Author&gt;&lt;Year&gt;2017&lt;/Year&gt;&lt;RecNum&gt;1072&lt;/RecNum&gt;&lt;DisplayText&gt;(Conlon, Saheb &amp;amp; Ahmed 2017)&lt;/DisplayText&gt;&lt;record&gt;&lt;rec-number&gt;1072&lt;/rec-number&gt;&lt;foreign-keys&gt;&lt;key app="EN" db-id="wsvssztxiw0dsbeat085zeafe2aa0w0psvpt" timestamp="1488776401"&gt;1072&lt;/key&gt;&lt;/foreign-keys&gt;&lt;ref-type name="Journal Article"&gt;17&lt;/ref-type&gt;&lt;contributors&gt;&lt;authors&gt;&lt;author&gt;Conlon, R.&lt;/author&gt;&lt;author&gt;Saheb, H.&lt;/author&gt;&lt;author&gt;Ahmed,, II&lt;/author&gt;&lt;/authors&gt;&lt;/contributors&gt;&lt;auth-address&gt;University of Ottawa, Ottawa, Ont.&amp;#xD;McGill University, Montreal, Que.. Electronic address: hady.saheb@mcgill.ca.&amp;#xD;University of Toronto, Toronto, Ont.; Trillium Health Partners, Mississauga, Ont.; Prism Eye Institute, Mississauga, Ont.&lt;/auth-address&gt;&lt;titles&gt;&lt;title&gt;Glaucoma treatment trends: a review&lt;/title&gt;&lt;secondary-title&gt;Can J Ophthalmol&lt;/secondary-title&gt;&lt;/titles&gt;&lt;periodical&gt;&lt;full-title&gt;Can J Ophthalmol&lt;/full-title&gt;&lt;/periodical&gt;&lt;pages&gt;114-124&lt;/pages&gt;&lt;volume&gt;52&lt;/volume&gt;&lt;number&gt;1&lt;/number&gt;&lt;edition&gt;2017/02/27&lt;/edition&gt;&lt;dates&gt;&lt;year&gt;2017&lt;/year&gt;&lt;pub-dates&gt;&lt;date&gt;Feb&lt;/date&gt;&lt;/pub-dates&gt;&lt;/dates&gt;&lt;isbn&gt;1715-3360 (Electronic)&amp;#xD;0008-4182 (Linking)&lt;/isbn&gt;&lt;accession-num&gt;28237137&lt;/accession-num&gt;&lt;urls&gt;&lt;related-urls&gt;&lt;url&gt;http://ac.els-cdn.com/S0008418216300758/1-s2.0-S0008418216300758-main.pdf?_tid=d2c22040-0229-11e7-86bb-00000aacb361&amp;amp;acdnat=1488776612_7bbe6aedd02306f97ca715a1b89a6a72&lt;/url&gt;&lt;/related-urls&gt;&lt;/urls&gt;&lt;electronic-resource-num&gt;10.1016/j.jcjo.2016.07.013&lt;/electronic-resource-num&gt;&lt;remote-database-provider&gt;NLM&lt;/remote-database-provider&gt;&lt;language&gt;eng&lt;/language&gt;&lt;/record&gt;&lt;/Cite&gt;&lt;/EndNote&gt;</w:instrText>
      </w:r>
      <w:r w:rsidR="00A755BE">
        <w:fldChar w:fldCharType="separate"/>
      </w:r>
      <w:r w:rsidR="00A755BE">
        <w:rPr>
          <w:noProof/>
        </w:rPr>
        <w:t>(Conlon, Saheb &amp; Ahmed 2017)</w:t>
      </w:r>
      <w:r w:rsidR="00A755BE">
        <w:fldChar w:fldCharType="end"/>
      </w:r>
      <w:r w:rsidR="006F4019">
        <w:t xml:space="preserve">. In 2004, it was estimated that </w:t>
      </w:r>
      <w:r w:rsidR="00285B40">
        <w:t>between</w:t>
      </w:r>
      <w:r w:rsidR="00BD7177">
        <w:t xml:space="preserve"> </w:t>
      </w:r>
      <w:r w:rsidR="006F4019" w:rsidRPr="006F4019">
        <w:t>2.</w:t>
      </w:r>
      <w:r w:rsidR="00285B40">
        <w:t xml:space="preserve">7% and </w:t>
      </w:r>
      <w:r w:rsidR="006F4019" w:rsidRPr="006F4019">
        <w:t>3</w:t>
      </w:r>
      <w:r w:rsidR="00285B40">
        <w:t>.7</w:t>
      </w:r>
      <w:r w:rsidR="006F4019" w:rsidRPr="006F4019">
        <w:t xml:space="preserve">% </w:t>
      </w:r>
      <w:r w:rsidR="00285B40">
        <w:t>of</w:t>
      </w:r>
      <w:r w:rsidR="006F4019" w:rsidRPr="006F4019">
        <w:t xml:space="preserve"> Australian</w:t>
      </w:r>
      <w:r w:rsidR="006F4019">
        <w:t>s</w:t>
      </w:r>
      <w:r w:rsidR="006F4019" w:rsidRPr="006F4019">
        <w:t xml:space="preserve"> aged 55 years or more </w:t>
      </w:r>
      <w:r w:rsidR="006F4019">
        <w:t>had glaucoma</w:t>
      </w:r>
      <w:r w:rsidR="006F4019">
        <w:rPr>
          <w:rStyle w:val="FootnoteReference"/>
        </w:rPr>
        <w:footnoteReference w:id="2"/>
      </w:r>
      <w:r w:rsidR="00285B40">
        <w:t xml:space="preserve">. There was no </w:t>
      </w:r>
      <w:r w:rsidR="00637201" w:rsidRPr="006F4019">
        <w:t>significant difference in prevalence rates between men and women.</w:t>
      </w:r>
    </w:p>
    <w:p w14:paraId="7B0A1C8A" w14:textId="39130F34" w:rsidR="003901EF" w:rsidRDefault="00285B40" w:rsidP="00E1013B">
      <w:pPr>
        <w:widowControl w:val="0"/>
        <w:spacing w:after="0"/>
        <w:jc w:val="both"/>
      </w:pPr>
      <w:r>
        <w:t>Although g</w:t>
      </w:r>
      <w:r w:rsidRPr="00285B40">
        <w:t>laucoma and cataract</w:t>
      </w:r>
      <w:r>
        <w:t>s</w:t>
      </w:r>
      <w:r w:rsidRPr="00285B40">
        <w:t xml:space="preserve"> are not related conditions</w:t>
      </w:r>
      <w:r>
        <w:t>, co-morbidity will occur in many patients</w:t>
      </w:r>
      <w:r w:rsidRPr="00285B40">
        <w:t xml:space="preserve">. </w:t>
      </w:r>
      <w:r>
        <w:t>This is likely due to the large number of older people with cataracts.</w:t>
      </w:r>
      <w:r w:rsidRPr="00285B40">
        <w:t xml:space="preserve"> </w:t>
      </w:r>
      <w:r w:rsidR="00BD7177">
        <w:t>A</w:t>
      </w:r>
      <w:r w:rsidR="003901EF">
        <w:t xml:space="preserve">pproximately 31% of </w:t>
      </w:r>
      <w:r w:rsidR="003901EF">
        <w:lastRenderedPageBreak/>
        <w:t>Australians aged 55 or more suffer from cataracts</w:t>
      </w:r>
      <w:r w:rsidR="005A1AB1">
        <w:rPr>
          <w:rStyle w:val="FootnoteReference"/>
        </w:rPr>
        <w:footnoteReference w:id="3"/>
      </w:r>
      <w:r w:rsidR="003901EF">
        <w:t>. Age-specific rates for cataract</w:t>
      </w:r>
      <w:r>
        <w:t>s</w:t>
      </w:r>
      <w:r w:rsidR="003901EF">
        <w:t xml:space="preserve"> are well over 70% for </w:t>
      </w:r>
      <w:r>
        <w:t xml:space="preserve">both </w:t>
      </w:r>
      <w:r w:rsidR="00E1013B">
        <w:t>men and women aged 80 or more.</w:t>
      </w:r>
    </w:p>
    <w:p w14:paraId="069DFFBF" w14:textId="77777777" w:rsidR="005F5768" w:rsidRPr="005F5768" w:rsidRDefault="005F5768" w:rsidP="005F5768">
      <w:pPr>
        <w:pStyle w:val="Heading3"/>
        <w:spacing w:after="0"/>
        <w:rPr>
          <w:sz w:val="10"/>
          <w:szCs w:val="10"/>
        </w:rPr>
      </w:pPr>
    </w:p>
    <w:p w14:paraId="4DF5CA60" w14:textId="77777777" w:rsidR="00E364F7" w:rsidRPr="000D33DF" w:rsidRDefault="002B3338" w:rsidP="005F5768">
      <w:pPr>
        <w:pStyle w:val="Heading3"/>
        <w:spacing w:after="120"/>
      </w:pPr>
      <w:r w:rsidRPr="000D33DF">
        <w:t>Rationale</w:t>
      </w:r>
    </w:p>
    <w:p w14:paraId="6961A29C" w14:textId="7B21916C" w:rsidR="005B6931" w:rsidRPr="003F2B46" w:rsidRDefault="00F3732A" w:rsidP="004E3B25">
      <w:pPr>
        <w:jc w:val="both"/>
      </w:pPr>
      <w:r w:rsidRPr="00F8131D">
        <w:t xml:space="preserve">There </w:t>
      </w:r>
      <w:r w:rsidR="00F8131D" w:rsidRPr="00F8131D">
        <w:t>is one</w:t>
      </w:r>
      <w:r w:rsidRPr="00F8131D">
        <w:t xml:space="preserve"> randomised controlled trial (RCT) investigating the effectiveness of combined </w:t>
      </w:r>
      <w:proofErr w:type="spellStart"/>
      <w:r w:rsidR="00F8131D">
        <w:t>s</w:t>
      </w:r>
      <w:r w:rsidR="00F8131D" w:rsidRPr="00F8131D">
        <w:t>uprachoroidal</w:t>
      </w:r>
      <w:proofErr w:type="spellEnd"/>
      <w:r w:rsidR="00F8131D" w:rsidRPr="00F8131D">
        <w:t xml:space="preserve"> </w:t>
      </w:r>
      <w:r w:rsidRPr="00F8131D">
        <w:t>MIGS and cataract surgery</w:t>
      </w:r>
      <w:r w:rsidR="009835AA" w:rsidRPr="00F8131D">
        <w:t xml:space="preserve"> listed in the summary of evidence</w:t>
      </w:r>
      <w:r w:rsidR="006D6BD6">
        <w:t xml:space="preserve"> </w:t>
      </w:r>
      <w:r w:rsidR="00C5202D">
        <w:fldChar w:fldCharType="begin">
          <w:fldData xml:space="preserve">PEVuZE5vdGU+PENpdGU+PEF1dGhvcj5Wb2xkPC9BdXRob3I+PFllYXI+MjAxNjwvWWVhcj48UmVj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</w:fldData>
        </w:fldChar>
      </w:r>
      <w:r w:rsidR="00C5202D">
        <w:instrText xml:space="preserve"> ADDIN EN.CITE </w:instrText>
      </w:r>
      <w:r w:rsidR="00C5202D">
        <w:fldChar w:fldCharType="begin">
          <w:fldData xml:space="preserve">PEVuZE5vdGU+PENpdGU+PEF1dGhvcj5Wb2xkPC9BdXRob3I+PFllYXI+MjAxNjwvWWVhcj48UmVj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</w:fldData>
        </w:fldChar>
      </w:r>
      <w:r w:rsidR="00C5202D">
        <w:instrText xml:space="preserve"> ADDIN EN.CITE.DATA </w:instrText>
      </w:r>
      <w:r w:rsidR="00C5202D">
        <w:fldChar w:fldCharType="end"/>
      </w:r>
      <w:r w:rsidR="00C5202D">
        <w:fldChar w:fldCharType="separate"/>
      </w:r>
      <w:r w:rsidR="00C5202D">
        <w:rPr>
          <w:noProof/>
        </w:rPr>
        <w:t>(Vold et al. 2016)</w:t>
      </w:r>
      <w:r w:rsidR="00C5202D">
        <w:fldChar w:fldCharType="end"/>
      </w:r>
      <w:r w:rsidRPr="00F8131D">
        <w:t>. The patients enrolled in th</w:t>
      </w:r>
      <w:r w:rsidR="00F8131D">
        <w:t>i</w:t>
      </w:r>
      <w:r w:rsidRPr="00F8131D">
        <w:t xml:space="preserve">s trial all had </w:t>
      </w:r>
      <w:r w:rsidR="00F8131D">
        <w:t xml:space="preserve">a </w:t>
      </w:r>
      <w:r w:rsidRPr="00F8131D">
        <w:t>diagnosis of POAG</w:t>
      </w:r>
      <w:r w:rsidR="003F2B46">
        <w:t>,</w:t>
      </w:r>
      <w:r w:rsidR="00790CC6" w:rsidRPr="00F8131D">
        <w:t xml:space="preserve"> with</w:t>
      </w:r>
      <w:r w:rsidRPr="00F8131D">
        <w:t xml:space="preserve"> </w:t>
      </w:r>
      <w:r w:rsidR="00790CC6" w:rsidRPr="00F8131D">
        <w:t xml:space="preserve">mild to moderate disease </w:t>
      </w:r>
      <w:r w:rsidRPr="00F8131D">
        <w:t xml:space="preserve">and </w:t>
      </w:r>
      <w:r w:rsidR="00790CC6" w:rsidRPr="00F8131D">
        <w:t xml:space="preserve">an </w:t>
      </w:r>
      <w:r w:rsidRPr="00F8131D">
        <w:t>elevated IOP</w:t>
      </w:r>
      <w:r w:rsidR="00790CC6" w:rsidRPr="00F8131D">
        <w:rPr>
          <w:i/>
        </w:rPr>
        <w:t xml:space="preserve"> </w:t>
      </w:r>
      <w:r w:rsidR="00790CC6" w:rsidRPr="00F8131D">
        <w:t>(un-medicated IOP &gt;</w:t>
      </w:r>
      <w:r w:rsidR="00F8131D">
        <w:t>2</w:t>
      </w:r>
      <w:r w:rsidR="00790CC6" w:rsidRPr="00F8131D">
        <w:t>1 and ≤3</w:t>
      </w:r>
      <w:r w:rsidR="00F8131D">
        <w:t>3</w:t>
      </w:r>
      <w:r w:rsidR="00790CC6" w:rsidRPr="00F8131D">
        <w:t xml:space="preserve"> mmHg)</w:t>
      </w:r>
      <w:r w:rsidRPr="00F8131D">
        <w:t>.</w:t>
      </w:r>
      <w:r w:rsidR="00F86418" w:rsidRPr="00F8131D">
        <w:t xml:space="preserve"> </w:t>
      </w:r>
      <w:r w:rsidRPr="003F2B46">
        <w:t>Th</w:t>
      </w:r>
      <w:r w:rsidR="003F2B46">
        <w:t>erefore</w:t>
      </w:r>
      <w:r w:rsidRPr="003F2B46">
        <w:t>, the population in the evidence base</w:t>
      </w:r>
      <w:r w:rsidR="00875DA2" w:rsidRPr="003F2B46">
        <w:t xml:space="preserve"> matches population 1</w:t>
      </w:r>
      <w:r w:rsidRPr="003F2B46">
        <w:t>.</w:t>
      </w:r>
    </w:p>
    <w:p w14:paraId="36F50633" w14:textId="5343233B" w:rsidR="00F8131D" w:rsidRDefault="00F8131D" w:rsidP="00124819">
      <w:pPr>
        <w:jc w:val="both"/>
      </w:pPr>
      <w:r>
        <w:t>In addition</w:t>
      </w:r>
      <w:r w:rsidR="006D6BD6">
        <w:t>, the summary of evidence listed</w:t>
      </w:r>
      <w:r>
        <w:t xml:space="preserve"> two</w:t>
      </w:r>
      <w:r w:rsidR="006D6BD6">
        <w:t xml:space="preserve"> completed non-comparative </w:t>
      </w:r>
      <w:r>
        <w:t xml:space="preserve">clinical trials that are registered on </w:t>
      </w:r>
      <w:r w:rsidR="006D6BD6">
        <w:t xml:space="preserve">ClinicalTrials.gov but have not yet published their results provide information of the safety and effectiveness of </w:t>
      </w:r>
      <w:proofErr w:type="spellStart"/>
      <w:r w:rsidR="006D6BD6" w:rsidRPr="006D6BD6">
        <w:t>suprachoroidal</w:t>
      </w:r>
      <w:proofErr w:type="spellEnd"/>
      <w:r w:rsidR="006D6BD6" w:rsidRPr="006D6BD6">
        <w:t xml:space="preserve"> </w:t>
      </w:r>
      <w:r w:rsidR="006D6BD6">
        <w:t>MIGS in patients as a stand-alone procedure (</w:t>
      </w:r>
      <w:r w:rsidR="006D6BD6" w:rsidRPr="006D6BD6">
        <w:t>NCT01166659</w:t>
      </w:r>
      <w:r w:rsidR="006D6BD6">
        <w:t xml:space="preserve">) and in any patient </w:t>
      </w:r>
      <w:r w:rsidR="006D6BD6" w:rsidRPr="006D6BD6">
        <w:t xml:space="preserve">in whom </w:t>
      </w:r>
      <w:proofErr w:type="spellStart"/>
      <w:r w:rsidR="006D6BD6" w:rsidRPr="006D6BD6">
        <w:t>suprachoroidal</w:t>
      </w:r>
      <w:proofErr w:type="spellEnd"/>
      <w:r w:rsidR="006D6BD6" w:rsidRPr="006D6BD6">
        <w:t xml:space="preserve"> s</w:t>
      </w:r>
      <w:r w:rsidR="006253BF">
        <w:t>te</w:t>
      </w:r>
      <w:r w:rsidR="006D6BD6" w:rsidRPr="006D6BD6">
        <w:t>nt implantation was attempted</w:t>
      </w:r>
      <w:r w:rsidR="006D6BD6">
        <w:t xml:space="preserve"> (</w:t>
      </w:r>
      <w:r w:rsidR="006D6BD6" w:rsidRPr="006D6BD6">
        <w:t>NCT01097174</w:t>
      </w:r>
      <w:r w:rsidR="006D6BD6">
        <w:t>)</w:t>
      </w:r>
      <w:r w:rsidR="000E49C1">
        <w:t>.</w:t>
      </w:r>
    </w:p>
    <w:p w14:paraId="61A81D6D" w14:textId="27A22010" w:rsidR="002F03F6" w:rsidRPr="003F2B46" w:rsidRDefault="00EF26CA" w:rsidP="00124819">
      <w:pPr>
        <w:jc w:val="both"/>
      </w:pPr>
      <w:r w:rsidRPr="003F2B46">
        <w:t xml:space="preserve">This suggests there may be little evidence to support the use of </w:t>
      </w:r>
      <w:proofErr w:type="spellStart"/>
      <w:r w:rsidR="006D6BD6" w:rsidRPr="003F2B46">
        <w:t>suprachoroidal</w:t>
      </w:r>
      <w:proofErr w:type="spellEnd"/>
      <w:r w:rsidR="006D6BD6" w:rsidRPr="003F2B46">
        <w:t xml:space="preserve"> </w:t>
      </w:r>
      <w:r w:rsidRPr="003F2B46">
        <w:t>MIGS</w:t>
      </w:r>
      <w:r w:rsidR="001D4D69" w:rsidRPr="003F2B46">
        <w:t xml:space="preserve"> </w:t>
      </w:r>
      <w:r w:rsidRPr="003F2B46">
        <w:t xml:space="preserve">in </w:t>
      </w:r>
      <w:r w:rsidR="006D6BD6" w:rsidRPr="003F2B46">
        <w:t xml:space="preserve">either </w:t>
      </w:r>
      <w:r w:rsidR="00875DA2" w:rsidRPr="003F2B46">
        <w:t>population 2</w:t>
      </w:r>
      <w:r w:rsidR="006D6BD6" w:rsidRPr="003F2B46">
        <w:t xml:space="preserve"> or population 3</w:t>
      </w:r>
      <w:r w:rsidRPr="003F2B46">
        <w:t>.</w:t>
      </w:r>
      <w:r w:rsidR="00A16665" w:rsidRPr="003F2B46">
        <w:t xml:space="preserve"> </w:t>
      </w:r>
    </w:p>
    <w:p w14:paraId="396997B8" w14:textId="77777777" w:rsidR="00896845" w:rsidRPr="00E364F7" w:rsidRDefault="00896845" w:rsidP="003F2B46">
      <w:pPr>
        <w:pStyle w:val="Heading2"/>
        <w:spacing w:after="120"/>
      </w:pPr>
      <w:r w:rsidRPr="00E364F7">
        <w:t>Intervention</w:t>
      </w:r>
    </w:p>
    <w:p w14:paraId="22EE424A" w14:textId="695ADF1D" w:rsidR="002662C0" w:rsidRDefault="007846E8" w:rsidP="002B298E">
      <w:pPr>
        <w:jc w:val="both"/>
      </w:pPr>
      <w:proofErr w:type="spellStart"/>
      <w:r>
        <w:t>S</w:t>
      </w:r>
      <w:r w:rsidRPr="007846E8">
        <w:t>uprachoroidal</w:t>
      </w:r>
      <w:proofErr w:type="spellEnd"/>
      <w:r w:rsidRPr="007846E8">
        <w:t xml:space="preserve"> </w:t>
      </w:r>
      <w:r w:rsidR="002662C0" w:rsidRPr="002662C0">
        <w:t xml:space="preserve">MIGS </w:t>
      </w:r>
      <w:r w:rsidR="00134FF4" w:rsidRPr="007846E8">
        <w:t>s</w:t>
      </w:r>
      <w:r w:rsidR="00134FF4">
        <w:t>te</w:t>
      </w:r>
      <w:r w:rsidR="00134FF4" w:rsidRPr="007846E8">
        <w:t xml:space="preserve">nt </w:t>
      </w:r>
      <w:r w:rsidR="001D4D69" w:rsidRPr="001D4D69">
        <w:t xml:space="preserve">implantation </w:t>
      </w:r>
      <w:r w:rsidR="002662C0" w:rsidRPr="002662C0">
        <w:t xml:space="preserve">procedures involve a minimally invasive micro-incision </w:t>
      </w:r>
      <w:r w:rsidR="000F051E" w:rsidRPr="002662C0">
        <w:t>approach</w:t>
      </w:r>
      <w:r w:rsidR="000F051E">
        <w:t xml:space="preserve"> (usually into the cornea)</w:t>
      </w:r>
      <w:r w:rsidR="002662C0" w:rsidRPr="002662C0">
        <w:t xml:space="preserve">, </w:t>
      </w:r>
      <w:r w:rsidR="002662C0">
        <w:t xml:space="preserve">to </w:t>
      </w:r>
      <w:r w:rsidR="002662C0" w:rsidRPr="002662C0">
        <w:t>minimi</w:t>
      </w:r>
      <w:r w:rsidR="00FF6E7E">
        <w:t>s</w:t>
      </w:r>
      <w:r w:rsidR="002662C0" w:rsidRPr="002662C0">
        <w:t xml:space="preserve">e tissue scarring, </w:t>
      </w:r>
      <w:r w:rsidR="002662C0">
        <w:t xml:space="preserve">and </w:t>
      </w:r>
      <w:r w:rsidR="002662C0" w:rsidRPr="002662C0">
        <w:t xml:space="preserve">allow for the possibility of </w:t>
      </w:r>
      <w:r w:rsidR="00890435">
        <w:t>other</w:t>
      </w:r>
      <w:r w:rsidR="002662C0">
        <w:t xml:space="preserve"> </w:t>
      </w:r>
      <w:r w:rsidR="002662C0" w:rsidRPr="002662C0">
        <w:t xml:space="preserve">glaucoma procedures </w:t>
      </w:r>
      <w:r w:rsidR="00FF6E7E">
        <w:t>(</w:t>
      </w:r>
      <w:r w:rsidR="002662C0" w:rsidRPr="002662C0">
        <w:t xml:space="preserve">such as </w:t>
      </w:r>
      <w:proofErr w:type="spellStart"/>
      <w:r w:rsidR="002662C0" w:rsidRPr="002662C0">
        <w:t>trabeculectomy</w:t>
      </w:r>
      <w:proofErr w:type="spellEnd"/>
      <w:r w:rsidR="002662C0" w:rsidRPr="002662C0">
        <w:t xml:space="preserve"> or </w:t>
      </w:r>
      <w:r w:rsidR="00875DA2">
        <w:t>a</w:t>
      </w:r>
      <w:r w:rsidR="00875DA2" w:rsidRPr="00875DA2">
        <w:t>queous/tube s</w:t>
      </w:r>
      <w:r w:rsidR="006253BF">
        <w:t>te</w:t>
      </w:r>
      <w:r w:rsidR="00875DA2" w:rsidRPr="00875DA2">
        <w:t xml:space="preserve">nt </w:t>
      </w:r>
      <w:r w:rsidR="002662C0" w:rsidRPr="002662C0">
        <w:t>implantation</w:t>
      </w:r>
      <w:r w:rsidR="00FF6E7E">
        <w:t>)</w:t>
      </w:r>
      <w:r w:rsidR="002662C0" w:rsidRPr="002662C0">
        <w:t xml:space="preserve"> to be performed in the future if needed</w:t>
      </w:r>
      <w:r w:rsidR="000F051E" w:rsidRPr="000F051E">
        <w:t xml:space="preserve"> </w:t>
      </w:r>
      <w:r w:rsidR="00A755BE">
        <w:fldChar w:fldCharType="begin">
          <w:fldData xml:space="preserve">PEVuZE5vdGU+PENpdGU+PEF1dGhvcj5Hb25uZXJtYW5uPC9BdXRob3I+PFllYXI+MjAxNzwvWWVh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</w:fldData>
        </w:fldChar>
      </w:r>
      <w:r w:rsidR="00A755BE">
        <w:instrText xml:space="preserve"> ADDIN EN.CITE </w:instrText>
      </w:r>
      <w:r w:rsidR="00A755BE">
        <w:fldChar w:fldCharType="begin">
          <w:fldData xml:space="preserve">PEVuZE5vdGU+PENpdGU+PEF1dGhvcj5Hb25uZXJtYW5uPC9BdXRob3I+PFllYXI+MjAxNzwvWWVh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</w:fldData>
        </w:fldChar>
      </w:r>
      <w:r w:rsidR="00A755BE">
        <w:instrText xml:space="preserve"> ADDIN EN.CITE.DATA </w:instrText>
      </w:r>
      <w:r w:rsidR="00A755BE">
        <w:fldChar w:fldCharType="end"/>
      </w:r>
      <w:r w:rsidR="00A755BE">
        <w:fldChar w:fldCharType="separate"/>
      </w:r>
      <w:r w:rsidR="00A755BE">
        <w:rPr>
          <w:noProof/>
        </w:rPr>
        <w:t>(Gonnermann et al. 2017)</w:t>
      </w:r>
      <w:r w:rsidR="00A755BE">
        <w:fldChar w:fldCharType="end"/>
      </w:r>
      <w:r w:rsidR="000F051E">
        <w:t>.</w:t>
      </w:r>
    </w:p>
    <w:p w14:paraId="2A3AB68D" w14:textId="7F434CB6" w:rsidR="008B49A8" w:rsidRDefault="008B49A8" w:rsidP="002B298E">
      <w:pPr>
        <w:jc w:val="both"/>
      </w:pPr>
      <w:r>
        <w:t xml:space="preserve">The </w:t>
      </w:r>
      <w:proofErr w:type="spellStart"/>
      <w:r>
        <w:t>CyPass</w:t>
      </w:r>
      <w:proofErr w:type="spellEnd"/>
      <w:r>
        <w:t xml:space="preserve"> micro-stent </w:t>
      </w:r>
      <w:r w:rsidRPr="008B49A8">
        <w:t>is a polyimide tube with a fenestrated lumen</w:t>
      </w:r>
      <w:r>
        <w:t xml:space="preserve">. It </w:t>
      </w:r>
      <w:r w:rsidRPr="008B49A8">
        <w:t xml:space="preserve">is </w:t>
      </w:r>
      <w:r>
        <w:t>6.35mm</w:t>
      </w:r>
      <w:r w:rsidRPr="008B49A8">
        <w:t xml:space="preserve"> long</w:t>
      </w:r>
      <w:r w:rsidR="00FF6E7E">
        <w:t>,</w:t>
      </w:r>
      <w:r w:rsidRPr="008B49A8">
        <w:t xml:space="preserve"> </w:t>
      </w:r>
      <w:r>
        <w:t xml:space="preserve">with an </w:t>
      </w:r>
      <w:r w:rsidRPr="008B49A8">
        <w:t xml:space="preserve">inner diameter of 0.30 mm and outer diameter </w:t>
      </w:r>
      <w:r>
        <w:t xml:space="preserve">of </w:t>
      </w:r>
      <w:r w:rsidRPr="008B49A8">
        <w:t>0.43 mm</w:t>
      </w:r>
      <w:r>
        <w:t>.</w:t>
      </w:r>
      <w:r w:rsidRPr="008B49A8">
        <w:t xml:space="preserve"> The </w:t>
      </w:r>
      <w:proofErr w:type="spellStart"/>
      <w:r w:rsidRPr="008B49A8">
        <w:t>CyPass</w:t>
      </w:r>
      <w:proofErr w:type="spellEnd"/>
      <w:r w:rsidRPr="008B49A8">
        <w:t xml:space="preserve"> Micro-Stent is designed for placement in the angle of the eye, with the proximal end extending into the anterior chamber to allow outflow of aqueous fluid in the supraciliary and </w:t>
      </w:r>
      <w:proofErr w:type="spellStart"/>
      <w:r w:rsidRPr="008B49A8">
        <w:t>suprachoroidal</w:t>
      </w:r>
      <w:proofErr w:type="spellEnd"/>
      <w:r w:rsidRPr="008B49A8">
        <w:t xml:space="preserve"> space</w:t>
      </w:r>
      <w:r>
        <w:t xml:space="preserve">, where the </w:t>
      </w:r>
      <w:r w:rsidRPr="008B49A8">
        <w:t>distal end resid</w:t>
      </w:r>
      <w:r>
        <w:t>es,</w:t>
      </w:r>
      <w:r w:rsidRPr="008B49A8">
        <w:t xml:space="preserve"> via the </w:t>
      </w:r>
      <w:proofErr w:type="spellStart"/>
      <w:r w:rsidRPr="008B49A8">
        <w:t>uveoscleral</w:t>
      </w:r>
      <w:proofErr w:type="spellEnd"/>
      <w:r w:rsidRPr="008B49A8">
        <w:t xml:space="preserve"> pathway.</w:t>
      </w:r>
    </w:p>
    <w:p w14:paraId="589592E3" w14:textId="28BE278F" w:rsidR="007978B4" w:rsidRDefault="00812D1F" w:rsidP="002B298E">
      <w:pPr>
        <w:jc w:val="both"/>
      </w:pPr>
      <w:r>
        <w:t xml:space="preserve">The proposed service </w:t>
      </w:r>
      <w:r w:rsidR="000F051E">
        <w:t>involves</w:t>
      </w:r>
      <w:r w:rsidR="007978B4">
        <w:t xml:space="preserve"> the delivery of the </w:t>
      </w:r>
      <w:proofErr w:type="spellStart"/>
      <w:r w:rsidR="007978B4">
        <w:t>CyPass</w:t>
      </w:r>
      <w:proofErr w:type="spellEnd"/>
      <w:r>
        <w:t xml:space="preserve"> </w:t>
      </w:r>
      <w:r w:rsidR="007978B4">
        <w:t>micro-stent</w:t>
      </w:r>
      <w:r w:rsidR="007B0109" w:rsidRPr="007B0109">
        <w:t xml:space="preserve"> </w:t>
      </w:r>
      <w:r>
        <w:t xml:space="preserve">– pre-loaded on an inserter specific to </w:t>
      </w:r>
      <w:r w:rsidR="009849C7">
        <w:t>the</w:t>
      </w:r>
      <w:r>
        <w:t xml:space="preserve"> device – into the </w:t>
      </w:r>
      <w:proofErr w:type="spellStart"/>
      <w:r w:rsidR="007B0109" w:rsidRPr="007B0109">
        <w:t>suprachoroidal</w:t>
      </w:r>
      <w:proofErr w:type="spellEnd"/>
      <w:r w:rsidR="007B0109" w:rsidRPr="007B0109">
        <w:t xml:space="preserve"> space </w:t>
      </w:r>
      <w:r>
        <w:t xml:space="preserve">of the eye. The </w:t>
      </w:r>
      <w:r w:rsidR="000F051E">
        <w:t xml:space="preserve">implantation of the </w:t>
      </w:r>
      <w:r>
        <w:t>stent</w:t>
      </w:r>
      <w:r w:rsidR="000F051E">
        <w:t xml:space="preserve"> ab </w:t>
      </w:r>
      <w:proofErr w:type="spellStart"/>
      <w:r w:rsidR="000F051E">
        <w:t>interno</w:t>
      </w:r>
      <w:proofErr w:type="spellEnd"/>
      <w:r w:rsidR="000F051E">
        <w:t xml:space="preserve"> (from inside the eye), via a corneal incision, is guided</w:t>
      </w:r>
      <w:r>
        <w:t xml:space="preserve"> by </w:t>
      </w:r>
      <w:proofErr w:type="spellStart"/>
      <w:r>
        <w:t>gonioscopy</w:t>
      </w:r>
      <w:proofErr w:type="spellEnd"/>
      <w:r>
        <w:t>.</w:t>
      </w:r>
      <w:r w:rsidR="007B0109">
        <w:t xml:space="preserve"> </w:t>
      </w:r>
      <w:r w:rsidR="005150A4">
        <w:t>For a diagram that shows the</w:t>
      </w:r>
      <w:r w:rsidR="007B0109">
        <w:t xml:space="preserve"> positioning of the </w:t>
      </w:r>
      <w:proofErr w:type="spellStart"/>
      <w:r w:rsidR="007B0109">
        <w:t>CyPass</w:t>
      </w:r>
      <w:proofErr w:type="spellEnd"/>
      <w:r w:rsidR="007B0109">
        <w:t xml:space="preserve"> stent in the </w:t>
      </w:r>
      <w:proofErr w:type="spellStart"/>
      <w:r w:rsidR="007B0109">
        <w:t>suprachoroidal</w:t>
      </w:r>
      <w:proofErr w:type="spellEnd"/>
      <w:r w:rsidR="007B0109">
        <w:t xml:space="preserve"> space</w:t>
      </w:r>
      <w:r w:rsidR="005150A4">
        <w:t>, see footnote below</w:t>
      </w:r>
      <w:r w:rsidR="005150A4">
        <w:rPr>
          <w:rStyle w:val="FootnoteReference"/>
        </w:rPr>
        <w:footnoteReference w:id="4"/>
      </w:r>
      <w:r w:rsidR="007B0109">
        <w:t>.</w:t>
      </w:r>
      <w:r>
        <w:t xml:space="preserve"> </w:t>
      </w:r>
    </w:p>
    <w:p w14:paraId="53E2EE88" w14:textId="32EDDEC7" w:rsidR="00FF6E7E" w:rsidRDefault="00FF6E7E" w:rsidP="002B298E">
      <w:pPr>
        <w:jc w:val="both"/>
      </w:pPr>
      <w:r>
        <w:t xml:space="preserve">The applicant indicated the procedure requires approximately 30-60 minutes of operating and preparation time when performed as a stand-alone procedure. A response to the targeted consultation survey indicated it would take approximately 15 minutes of a surgeon’s time and significantly less than 15 minutes if combined with cataract surgery. The applicant advised that fifteen minutes is considered the minimum amount of professional time required </w:t>
      </w:r>
      <w:r w:rsidR="00BC556A">
        <w:t>when the stent implantation procedure is performed in conjunction with cataract surgery.</w:t>
      </w:r>
      <w:r>
        <w:t xml:space="preserve"> </w:t>
      </w:r>
      <w:r w:rsidR="00BC556A">
        <w:t xml:space="preserve">PASC considered that, if </w:t>
      </w:r>
      <w:r w:rsidR="00BC556A">
        <w:lastRenderedPageBreak/>
        <w:t>the length of time did not vary for cataract removal (with or without MIGS), further justification of the MBS fee will be needed during the assessment phase.</w:t>
      </w:r>
    </w:p>
    <w:p w14:paraId="1F422BFB" w14:textId="1DFB39BC" w:rsidR="00407793" w:rsidRPr="00B2595D" w:rsidRDefault="00407793" w:rsidP="00407793">
      <w:pPr>
        <w:pStyle w:val="Heading3"/>
        <w:keepNext/>
        <w:spacing w:after="0"/>
        <w:rPr>
          <w:rFonts w:asciiTheme="minorHAnsi" w:hAnsiTheme="minorHAnsi" w:cs="Arial"/>
          <w:i w:val="0"/>
        </w:rPr>
      </w:pPr>
      <w:r w:rsidRPr="00B2595D">
        <w:rPr>
          <w:rFonts w:asciiTheme="minorHAnsi" w:hAnsiTheme="minorHAnsi" w:cs="Arial"/>
          <w:i w:val="0"/>
        </w:rPr>
        <w:t xml:space="preserve">PASC noted </w:t>
      </w:r>
      <w:proofErr w:type="spellStart"/>
      <w:r w:rsidRPr="00B2595D">
        <w:rPr>
          <w:rFonts w:asciiTheme="minorHAnsi" w:hAnsiTheme="minorHAnsi" w:cs="Arial"/>
          <w:i w:val="0"/>
        </w:rPr>
        <w:t>goniotomy</w:t>
      </w:r>
      <w:proofErr w:type="spellEnd"/>
      <w:r w:rsidRPr="00B2595D">
        <w:rPr>
          <w:rFonts w:asciiTheme="minorHAnsi" w:hAnsiTheme="minorHAnsi" w:cs="Arial"/>
          <w:i w:val="0"/>
        </w:rPr>
        <w:t xml:space="preserve"> is traditionally performed in a paediatric patient population for congenital glaucoma, and this application expands that population to an older patient group. </w:t>
      </w:r>
    </w:p>
    <w:p w14:paraId="489E0F94" w14:textId="77777777" w:rsidR="00407793" w:rsidRPr="00B2595D" w:rsidRDefault="00407793" w:rsidP="003F2B46">
      <w:pPr>
        <w:pStyle w:val="Heading3"/>
        <w:keepNext/>
        <w:spacing w:after="0"/>
        <w:rPr>
          <w:rFonts w:asciiTheme="minorHAnsi" w:hAnsiTheme="minorHAnsi"/>
          <w:i w:val="0"/>
        </w:rPr>
      </w:pPr>
    </w:p>
    <w:p w14:paraId="351ABFE9" w14:textId="77777777" w:rsidR="002B3338" w:rsidRDefault="002B3338" w:rsidP="003F2B46">
      <w:pPr>
        <w:pStyle w:val="Heading3"/>
        <w:keepNext/>
        <w:spacing w:after="0"/>
      </w:pPr>
      <w:r>
        <w:t>Rationale</w:t>
      </w:r>
    </w:p>
    <w:p w14:paraId="03B29948" w14:textId="77777777" w:rsidR="00782579" w:rsidRDefault="00782579" w:rsidP="00377270">
      <w:pPr>
        <w:jc w:val="both"/>
      </w:pPr>
      <w:proofErr w:type="spellStart"/>
      <w:r w:rsidRPr="00782579">
        <w:t>Suprachoroidal</w:t>
      </w:r>
      <w:proofErr w:type="spellEnd"/>
      <w:r w:rsidRPr="00782579">
        <w:t xml:space="preserve"> MIGS stent implantation would be performed only once per eye (maximum of two procedures per person). However, the patient may need repositioning or removal of the stent at a later date, which would be performed under a separate MBS item number. The MIGS procedure is expected to take approximately the same amount of time whether or not it is combined with cataract surgery.</w:t>
      </w:r>
    </w:p>
    <w:p w14:paraId="6EB6E984" w14:textId="11B4C01C" w:rsidR="00377270" w:rsidRPr="003E67A5" w:rsidRDefault="00377270" w:rsidP="00377270">
      <w:pPr>
        <w:jc w:val="both"/>
      </w:pPr>
      <w:r w:rsidRPr="003E67A5">
        <w:t xml:space="preserve">MIGS </w:t>
      </w:r>
      <w:r>
        <w:t xml:space="preserve">stent </w:t>
      </w:r>
      <w:r w:rsidRPr="003E67A5">
        <w:t>implantation in patient</w:t>
      </w:r>
      <w:r>
        <w:t>s with POAG is intended</w:t>
      </w:r>
      <w:r w:rsidRPr="003E67A5">
        <w:t xml:space="preserve"> to reduc</w:t>
      </w:r>
      <w:r>
        <w:t>e</w:t>
      </w:r>
      <w:r w:rsidRPr="003E67A5">
        <w:t xml:space="preserve"> the medication burden for patients</w:t>
      </w:r>
      <w:r w:rsidR="003F2B46">
        <w:t>,</w:t>
      </w:r>
      <w:r w:rsidRPr="003E67A5">
        <w:t xml:space="preserve"> </w:t>
      </w:r>
      <w:r>
        <w:t xml:space="preserve">while </w:t>
      </w:r>
      <w:r w:rsidRPr="003E67A5">
        <w:t>maintain</w:t>
      </w:r>
      <w:r>
        <w:t>ing</w:t>
      </w:r>
      <w:r w:rsidRPr="003E67A5">
        <w:t xml:space="preserve"> IOP at a target level. This may be </w:t>
      </w:r>
      <w:r>
        <w:t xml:space="preserve">achieved by </w:t>
      </w:r>
      <w:r w:rsidRPr="003E67A5">
        <w:t>either direct</w:t>
      </w:r>
      <w:r>
        <w:t>ly</w:t>
      </w:r>
      <w:r w:rsidRPr="003E67A5">
        <w:t xml:space="preserve"> reducin</w:t>
      </w:r>
      <w:r>
        <w:t>g</w:t>
      </w:r>
      <w:r w:rsidRPr="003E67A5">
        <w:t xml:space="preserve"> the number of </w:t>
      </w:r>
      <w:r w:rsidR="00782579" w:rsidRPr="00782579">
        <w:t xml:space="preserve">hypotensive medications </w:t>
      </w:r>
      <w:r w:rsidRPr="00782579">
        <w:t>required per day</w:t>
      </w:r>
      <w:r w:rsidR="00782579" w:rsidRPr="00782579">
        <w:t xml:space="preserve"> (on average one less medication is required)</w:t>
      </w:r>
      <w:r w:rsidRPr="00782579">
        <w:t>,</w:t>
      </w:r>
      <w:r w:rsidRPr="003E67A5">
        <w:t xml:space="preserve"> or </w:t>
      </w:r>
      <w:r>
        <w:t>avoiding the</w:t>
      </w:r>
      <w:r w:rsidRPr="003E67A5">
        <w:t xml:space="preserve"> need for an increase in medication over time.</w:t>
      </w:r>
    </w:p>
    <w:p w14:paraId="0A570500" w14:textId="531E60D3" w:rsidR="00147971" w:rsidRDefault="00147971" w:rsidP="00147971">
      <w:pPr>
        <w:jc w:val="both"/>
      </w:pPr>
      <w:r w:rsidRPr="00147971">
        <w:t xml:space="preserve">Cataract surgery is common among patients with POAG, especially those aged 55 years or older. Thus, MIGS stent implantation will take place at the same time as cataract surgery in </w:t>
      </w:r>
      <w:r w:rsidR="00E66E63" w:rsidRPr="00E66E63">
        <w:t xml:space="preserve">approximately 20% of </w:t>
      </w:r>
      <w:r w:rsidRPr="00147971">
        <w:t xml:space="preserve">patients with cataracts (population 1), because addressing these two conditions in a single operation minimises the risk of surgery-related complications (i.e. infection). In </w:t>
      </w:r>
      <w:proofErr w:type="spellStart"/>
      <w:r w:rsidRPr="00147971">
        <w:t>pseudophakic</w:t>
      </w:r>
      <w:proofErr w:type="spellEnd"/>
      <w:r w:rsidRPr="00147971">
        <w:t xml:space="preserve"> patients who have had previous cataract surgery </w:t>
      </w:r>
      <w:r w:rsidRPr="007C6A67">
        <w:t xml:space="preserve">and in whom medical management with topical hypotensive drugs alone is either no longer effective or not tolerated </w:t>
      </w:r>
      <w:r w:rsidRPr="00147971">
        <w:t>(population 2)</w:t>
      </w:r>
      <w:r w:rsidR="003F2B46">
        <w:t>,</w:t>
      </w:r>
      <w:r w:rsidRPr="00147971">
        <w:t xml:space="preserve"> MIGS stent implantation would occur </w:t>
      </w:r>
      <w:r w:rsidR="007150B0">
        <w:t xml:space="preserve">as a stand-alone procedure </w:t>
      </w:r>
      <w:r w:rsidRPr="00147971">
        <w:t xml:space="preserve">instead of laser </w:t>
      </w:r>
      <w:proofErr w:type="spellStart"/>
      <w:r w:rsidRPr="00147971">
        <w:t>trabeculoplasty</w:t>
      </w:r>
      <w:proofErr w:type="spellEnd"/>
      <w:r w:rsidRPr="00147971">
        <w:t>. In these patients</w:t>
      </w:r>
      <w:r w:rsidR="003F2B46">
        <w:t>,</w:t>
      </w:r>
      <w:r w:rsidRPr="00147971">
        <w:t xml:space="preserve"> there is no likelihood of damaging the lens</w:t>
      </w:r>
      <w:r w:rsidR="003F2B46">
        <w:t>. Therefore</w:t>
      </w:r>
      <w:r w:rsidRPr="00147971">
        <w:t xml:space="preserve">, MIGS can occur earlier in the progression of glaucoma than in </w:t>
      </w:r>
      <w:proofErr w:type="spellStart"/>
      <w:r w:rsidRPr="00147971">
        <w:t>phakic</w:t>
      </w:r>
      <w:proofErr w:type="spellEnd"/>
      <w:r w:rsidRPr="00147971">
        <w:t xml:space="preserve"> patients </w:t>
      </w:r>
      <w:r w:rsidR="003F2B46">
        <w:t>(</w:t>
      </w:r>
      <w:r w:rsidRPr="00147971">
        <w:t>with no history of cataracts</w:t>
      </w:r>
      <w:r w:rsidR="003F2B46">
        <w:t>)</w:t>
      </w:r>
      <w:r w:rsidRPr="00147971">
        <w:t xml:space="preserve"> who still have their natural lens (population 3). </w:t>
      </w:r>
      <w:r w:rsidR="00DC55E1">
        <w:t>In patients with a natural lens</w:t>
      </w:r>
      <w:r w:rsidR="003F2B46">
        <w:t>,</w:t>
      </w:r>
      <w:r w:rsidR="00DC55E1">
        <w:t xml:space="preserve"> there is less space in the eye and </w:t>
      </w:r>
      <w:r w:rsidRPr="00147971">
        <w:t xml:space="preserve">risk of damaging the </w:t>
      </w:r>
      <w:r w:rsidR="00DC55E1">
        <w:t>lens; therefore</w:t>
      </w:r>
      <w:r w:rsidRPr="00147971">
        <w:t xml:space="preserve">, MIGS stent implantation is delayed until laser </w:t>
      </w:r>
      <w:proofErr w:type="spellStart"/>
      <w:r w:rsidRPr="00147971">
        <w:t>trabeculoplasty</w:t>
      </w:r>
      <w:proofErr w:type="spellEnd"/>
      <w:r w:rsidRPr="00147971">
        <w:t xml:space="preserve"> has </w:t>
      </w:r>
      <w:r>
        <w:t>failed (or is unlikely to be successful)</w:t>
      </w:r>
      <w:r w:rsidRPr="00147971">
        <w:t xml:space="preserve"> and is performed instead of a </w:t>
      </w:r>
      <w:proofErr w:type="spellStart"/>
      <w:r w:rsidRPr="00147971">
        <w:t>trabeculectomy</w:t>
      </w:r>
      <w:proofErr w:type="spellEnd"/>
      <w:r w:rsidRPr="00147971">
        <w:t>.</w:t>
      </w:r>
    </w:p>
    <w:p w14:paraId="09667983" w14:textId="77777777" w:rsidR="00E66E63" w:rsidRDefault="00E66E63" w:rsidP="00E66E63">
      <w:pPr>
        <w:jc w:val="both"/>
      </w:pPr>
      <w:proofErr w:type="spellStart"/>
      <w:r w:rsidRPr="00377270">
        <w:t>Suprachoroidal</w:t>
      </w:r>
      <w:proofErr w:type="spellEnd"/>
      <w:r w:rsidRPr="00377270">
        <w:t xml:space="preserve"> MIGS stent implantation </w:t>
      </w:r>
      <w:r>
        <w:t xml:space="preserve">can also be performed as a stand-alone procedure in patients with a failed </w:t>
      </w:r>
      <w:r w:rsidRPr="00377270">
        <w:t>trabecular bypass stent</w:t>
      </w:r>
      <w:r>
        <w:t>.</w:t>
      </w:r>
      <w:r w:rsidRPr="00E66E63">
        <w:t xml:space="preserve"> The potential for MIGS to be performed prophylactically in patients requiring cataract surgery should be addressed in the assessment.</w:t>
      </w:r>
    </w:p>
    <w:p w14:paraId="5432AD77" w14:textId="560B906E" w:rsidR="00896845" w:rsidRPr="00E364F7" w:rsidRDefault="00896845" w:rsidP="000D33DF">
      <w:pPr>
        <w:pStyle w:val="Heading2"/>
      </w:pPr>
      <w:r w:rsidRPr="00E364F7">
        <w:t>Comparator</w:t>
      </w:r>
      <w:r w:rsidR="0020230C">
        <w:t>s</w:t>
      </w:r>
    </w:p>
    <w:p w14:paraId="26A4AAFF" w14:textId="67588156" w:rsidR="007F5FF8" w:rsidRDefault="007F5FF8" w:rsidP="007F5FF8">
      <w:pPr>
        <w:jc w:val="both"/>
      </w:pPr>
      <w:r>
        <w:t>There are two different types of comparators to</w:t>
      </w:r>
      <w:r w:rsidRPr="007F5FF8">
        <w:t xml:space="preserve"> </w:t>
      </w:r>
      <w:proofErr w:type="spellStart"/>
      <w:r>
        <w:t>s</w:t>
      </w:r>
      <w:r w:rsidRPr="007044F9">
        <w:t>uprachoroidal</w:t>
      </w:r>
      <w:proofErr w:type="spellEnd"/>
      <w:r w:rsidRPr="007F5FF8">
        <w:t xml:space="preserve"> </w:t>
      </w:r>
      <w:r>
        <w:t>MIGS stent implantation: the comparators that would be considered in the absence of MIGS stent implantation, and an alternative form of MIGS stent implantation</w:t>
      </w:r>
      <w:r w:rsidR="00980758">
        <w:t>,</w:t>
      </w:r>
      <w:r>
        <w:t xml:space="preserve"> using trabecular bypass </w:t>
      </w:r>
      <w:r w:rsidR="00A03F5B">
        <w:t>MIGS stents.</w:t>
      </w:r>
    </w:p>
    <w:p w14:paraId="4FFC35F7" w14:textId="77777777" w:rsidR="00E66E63" w:rsidRDefault="00E66E63" w:rsidP="00E66E63">
      <w:pPr>
        <w:jc w:val="both"/>
      </w:pPr>
      <w:r>
        <w:t xml:space="preserve">PASC noted that </w:t>
      </w:r>
      <w:proofErr w:type="spellStart"/>
      <w:r>
        <w:t>cyclodialysis</w:t>
      </w:r>
      <w:proofErr w:type="spellEnd"/>
      <w:r>
        <w:t xml:space="preserve"> surgery is similar to </w:t>
      </w:r>
      <w:proofErr w:type="spellStart"/>
      <w:r w:rsidRPr="00377270">
        <w:t>suprachoroidal</w:t>
      </w:r>
      <w:proofErr w:type="spellEnd"/>
      <w:r w:rsidRPr="00377270">
        <w:t xml:space="preserve"> MIGS stent implantation</w:t>
      </w:r>
      <w:r>
        <w:t xml:space="preserve"> and may be an additional comparator </w:t>
      </w:r>
      <w:r w:rsidRPr="00E66E63">
        <w:t xml:space="preserve">to </w:t>
      </w:r>
      <w:proofErr w:type="spellStart"/>
      <w:r w:rsidRPr="00E66E63">
        <w:t>suprachoroidal</w:t>
      </w:r>
      <w:proofErr w:type="spellEnd"/>
      <w:r w:rsidRPr="00E66E63">
        <w:t xml:space="preserve"> MIGS</w:t>
      </w:r>
      <w:r>
        <w:t>.</w:t>
      </w:r>
    </w:p>
    <w:p w14:paraId="1A4E3118" w14:textId="3A93DD8C" w:rsidR="000B7F67" w:rsidRPr="006C1168" w:rsidRDefault="000B7F67" w:rsidP="000B7F67">
      <w:pPr>
        <w:jc w:val="both"/>
        <w:rPr>
          <w:i/>
          <w:u w:val="single"/>
        </w:rPr>
      </w:pPr>
      <w:r w:rsidRPr="000B7F67">
        <w:rPr>
          <w:i/>
          <w:u w:val="single"/>
        </w:rPr>
        <w:t>Trabecular bypass MIGS stent implantation</w:t>
      </w:r>
    </w:p>
    <w:p w14:paraId="73785368" w14:textId="5BEACBA3" w:rsidR="000B7F67" w:rsidRDefault="000B7F67" w:rsidP="000B7F67">
      <w:pPr>
        <w:jc w:val="both"/>
      </w:pPr>
      <w:r>
        <w:t xml:space="preserve">The trabecular bypass </w:t>
      </w:r>
      <w:r w:rsidRPr="002662C0">
        <w:t xml:space="preserve">MIGS </w:t>
      </w:r>
      <w:r w:rsidRPr="001D4D69">
        <w:t xml:space="preserve">stent </w:t>
      </w:r>
      <w:r>
        <w:t xml:space="preserve">is </w:t>
      </w:r>
      <w:r w:rsidRPr="001D4D69">
        <w:t>implant</w:t>
      </w:r>
      <w:r>
        <w:t xml:space="preserve">ed via </w:t>
      </w:r>
      <w:r w:rsidRPr="002662C0">
        <w:t xml:space="preserve">a micro-incision </w:t>
      </w:r>
      <w:r>
        <w:t>(usually into the cornea) and</w:t>
      </w:r>
      <w:r w:rsidRPr="002662C0">
        <w:t xml:space="preserve"> </w:t>
      </w:r>
      <w:r>
        <w:t xml:space="preserve">guided by </w:t>
      </w:r>
      <w:proofErr w:type="spellStart"/>
      <w:r>
        <w:t>gonioscopy</w:t>
      </w:r>
      <w:proofErr w:type="spellEnd"/>
      <w:r>
        <w:t xml:space="preserve">, within the trabecular meshwork and </w:t>
      </w:r>
      <w:proofErr w:type="spellStart"/>
      <w:r>
        <w:t>Schlemm’s</w:t>
      </w:r>
      <w:proofErr w:type="spellEnd"/>
      <w:r>
        <w:t xml:space="preserve"> canal</w:t>
      </w:r>
      <w:r w:rsidR="00080AFF">
        <w:t>, such that the aqueous humour drains into the canal</w:t>
      </w:r>
      <w:r>
        <w:t xml:space="preserve">. The exact positioning is specific to each trabecular bypass MIGS stent. </w:t>
      </w:r>
      <w:r>
        <w:lastRenderedPageBreak/>
        <w:t xml:space="preserve">Three stent devices are relevant to </w:t>
      </w:r>
      <w:r w:rsidRPr="00796CC7">
        <w:t xml:space="preserve">trabecular bypass </w:t>
      </w:r>
      <w:r>
        <w:t xml:space="preserve">MIGS in the treatment of patients with </w:t>
      </w:r>
      <w:r w:rsidRPr="00FD0A46">
        <w:t>mild-to-moderate POAG</w:t>
      </w:r>
      <w:r>
        <w:t xml:space="preserve">, with or without cataracts: the </w:t>
      </w:r>
      <w:proofErr w:type="spellStart"/>
      <w:r>
        <w:t>iStent</w:t>
      </w:r>
      <w:proofErr w:type="spellEnd"/>
      <w:r>
        <w:t xml:space="preserve">, the </w:t>
      </w:r>
      <w:proofErr w:type="spellStart"/>
      <w:r>
        <w:t>iStent</w:t>
      </w:r>
      <w:proofErr w:type="spellEnd"/>
      <w:r>
        <w:t xml:space="preserve"> inject system, and the Hydrus </w:t>
      </w:r>
      <w:proofErr w:type="spellStart"/>
      <w:r>
        <w:t>Miscrostent</w:t>
      </w:r>
      <w:proofErr w:type="spellEnd"/>
      <w:r>
        <w:t>.</w:t>
      </w:r>
    </w:p>
    <w:p w14:paraId="37359628" w14:textId="2854EED6" w:rsidR="007B4264" w:rsidRPr="006C1168" w:rsidRDefault="007B4264" w:rsidP="007B4264">
      <w:pPr>
        <w:jc w:val="both"/>
        <w:rPr>
          <w:i/>
          <w:u w:val="single"/>
        </w:rPr>
      </w:pPr>
      <w:r w:rsidRPr="006C1168">
        <w:rPr>
          <w:i/>
          <w:u w:val="single"/>
        </w:rPr>
        <w:t xml:space="preserve">Population 1: Patients with POAG </w:t>
      </w:r>
      <w:r w:rsidR="00D97B68">
        <w:rPr>
          <w:i/>
          <w:u w:val="single"/>
        </w:rPr>
        <w:t xml:space="preserve">and </w:t>
      </w:r>
      <w:proofErr w:type="gramStart"/>
      <w:r w:rsidR="00D97B68">
        <w:rPr>
          <w:i/>
          <w:u w:val="single"/>
        </w:rPr>
        <w:t>a current</w:t>
      </w:r>
      <w:proofErr w:type="gramEnd"/>
      <w:r w:rsidRPr="006C1168">
        <w:rPr>
          <w:i/>
          <w:u w:val="single"/>
        </w:rPr>
        <w:t xml:space="preserve"> cataract </w:t>
      </w:r>
      <w:r w:rsidR="00D97B68">
        <w:rPr>
          <w:i/>
          <w:u w:val="single"/>
        </w:rPr>
        <w:t>co-</w:t>
      </w:r>
      <w:r w:rsidR="00875DA2">
        <w:rPr>
          <w:i/>
          <w:u w:val="single"/>
        </w:rPr>
        <w:t>morbidity</w:t>
      </w:r>
    </w:p>
    <w:p w14:paraId="1DCE53E6" w14:textId="2994E8FB" w:rsidR="007B4264" w:rsidRDefault="007B4264" w:rsidP="007B4264">
      <w:pPr>
        <w:jc w:val="both"/>
      </w:pPr>
      <w:r>
        <w:t xml:space="preserve">In patients </w:t>
      </w:r>
      <w:r w:rsidR="00F45463">
        <w:t xml:space="preserve">who require cataract surgery, </w:t>
      </w:r>
      <w:r>
        <w:t>MIGS</w:t>
      </w:r>
      <w:r w:rsidR="001D4D69">
        <w:t xml:space="preserve"> stent</w:t>
      </w:r>
      <w:r>
        <w:t xml:space="preserve"> implantation would be considered early in the management algorithm, as an adjunctive treatment to topical hypotensive medication. </w:t>
      </w:r>
      <w:r w:rsidR="00F45463">
        <w:t xml:space="preserve">The cataract and MIGS </w:t>
      </w:r>
      <w:r w:rsidR="007B0109">
        <w:t xml:space="preserve">stent implantation </w:t>
      </w:r>
      <w:r w:rsidR="00F45463">
        <w:t xml:space="preserve">would be performed together as one procedure. </w:t>
      </w:r>
      <w:r>
        <w:t xml:space="preserve">These patients would </w:t>
      </w:r>
      <w:r w:rsidR="00AA08BA">
        <w:t>not</w:t>
      </w:r>
      <w:r w:rsidR="0033368D">
        <w:t xml:space="preserve"> yet</w:t>
      </w:r>
      <w:r>
        <w:t xml:space="preserve"> be considered for </w:t>
      </w:r>
      <w:r w:rsidR="0033368D">
        <w:t>l</w:t>
      </w:r>
      <w:r>
        <w:t xml:space="preserve">aser </w:t>
      </w:r>
      <w:proofErr w:type="spellStart"/>
      <w:r w:rsidR="0033368D" w:rsidRPr="0033368D">
        <w:t>trabeculoplasty</w:t>
      </w:r>
      <w:proofErr w:type="spellEnd"/>
      <w:r w:rsidR="0033368D" w:rsidRPr="0033368D">
        <w:t xml:space="preserve"> </w:t>
      </w:r>
      <w:r w:rsidR="0033368D">
        <w:t>in the current clinical algorithm</w:t>
      </w:r>
      <w:r>
        <w:t xml:space="preserve">. Thus, the only appropriate comparator for POAG patients with </w:t>
      </w:r>
      <w:proofErr w:type="gramStart"/>
      <w:r>
        <w:t>a cataract</w:t>
      </w:r>
      <w:proofErr w:type="gramEnd"/>
      <w:r>
        <w:t xml:space="preserve"> co-morbidity is </w:t>
      </w:r>
      <w:r w:rsidR="00F45463">
        <w:t xml:space="preserve">cataract surgery with </w:t>
      </w:r>
      <w:r>
        <w:t xml:space="preserve">medical management </w:t>
      </w:r>
      <w:r w:rsidR="00F45463">
        <w:t xml:space="preserve">of IOP </w:t>
      </w:r>
      <w:r>
        <w:t xml:space="preserve">with ocular hypotensive drugs. </w:t>
      </w:r>
    </w:p>
    <w:p w14:paraId="0F757074" w14:textId="77777777" w:rsidR="002B5DD3" w:rsidRDefault="002B5DD3" w:rsidP="002B5DD3">
      <w:pPr>
        <w:jc w:val="both"/>
      </w:pPr>
      <w:r>
        <w:t>Topical hypotensive medication represents the first-line therapy for patients with POAG. Patients start with a single topical medication, and increase the dosing frequency and number of therapies, as required, in order to maintain a target IOP. There are four main classes of pharmacotherapy</w:t>
      </w:r>
      <w:r w:rsidRPr="002B5DD3">
        <w:t xml:space="preserve"> </w:t>
      </w:r>
      <w:r>
        <w:t xml:space="preserve">available through the Pharmaceutical Benefits Scheme (PBS) that </w:t>
      </w:r>
      <w:proofErr w:type="gramStart"/>
      <w:r>
        <w:t>are</w:t>
      </w:r>
      <w:proofErr w:type="gramEnd"/>
      <w:r>
        <w:t xml:space="preserve"> used to treat glaucoma in Australia: </w:t>
      </w:r>
    </w:p>
    <w:p w14:paraId="2767DA13" w14:textId="77777777" w:rsidR="00F05599" w:rsidRDefault="002B5DD3" w:rsidP="00027F9A">
      <w:pPr>
        <w:pStyle w:val="ListParagraph"/>
        <w:numPr>
          <w:ilvl w:val="0"/>
          <w:numId w:val="15"/>
        </w:numPr>
        <w:ind w:left="851"/>
        <w:jc w:val="both"/>
      </w:pPr>
      <w:r>
        <w:t>Prostaglandin analogues are</w:t>
      </w:r>
      <w:r w:rsidRPr="002B5DD3">
        <w:t xml:space="preserve"> </w:t>
      </w:r>
      <w:r>
        <w:t>the first choice for most newly diagnosed patients and are the most commonly prescribed hypotensive medications for glaucoma</w:t>
      </w:r>
      <w:r w:rsidR="00F05599">
        <w:t>:</w:t>
      </w:r>
    </w:p>
    <w:p w14:paraId="5625CCC3" w14:textId="77777777" w:rsidR="002B5DD3" w:rsidRDefault="00F05599" w:rsidP="00027F9A">
      <w:pPr>
        <w:pStyle w:val="ListParagraph"/>
        <w:numPr>
          <w:ilvl w:val="1"/>
          <w:numId w:val="15"/>
        </w:numPr>
        <w:ind w:left="1276" w:hanging="338"/>
        <w:jc w:val="both"/>
      </w:pPr>
      <w:r>
        <w:t xml:space="preserve">Currently available on the PBS: </w:t>
      </w:r>
      <w:proofErr w:type="spellStart"/>
      <w:r w:rsidR="006C1168">
        <w:t>b</w:t>
      </w:r>
      <w:r>
        <w:t>imatoprost</w:t>
      </w:r>
      <w:proofErr w:type="spellEnd"/>
      <w:r>
        <w:t xml:space="preserve">, </w:t>
      </w:r>
      <w:proofErr w:type="spellStart"/>
      <w:r w:rsidR="006C1168">
        <w:t>l</w:t>
      </w:r>
      <w:r>
        <w:t>atanoprost</w:t>
      </w:r>
      <w:proofErr w:type="spellEnd"/>
      <w:r>
        <w:t xml:space="preserve">, </w:t>
      </w:r>
      <w:proofErr w:type="spellStart"/>
      <w:r w:rsidR="006C1168">
        <w:t>t</w:t>
      </w:r>
      <w:r>
        <w:t>afluprost</w:t>
      </w:r>
      <w:proofErr w:type="spellEnd"/>
      <w:r>
        <w:t xml:space="preserve"> and </w:t>
      </w:r>
      <w:proofErr w:type="spellStart"/>
      <w:r w:rsidR="006C1168">
        <w:t>t</w:t>
      </w:r>
      <w:r>
        <w:t>ravoprost</w:t>
      </w:r>
      <w:proofErr w:type="spellEnd"/>
      <w:r>
        <w:t>;</w:t>
      </w:r>
    </w:p>
    <w:p w14:paraId="032D4815" w14:textId="77777777" w:rsidR="002B5DD3" w:rsidRDefault="002B5DD3" w:rsidP="00027F9A">
      <w:pPr>
        <w:pStyle w:val="ListParagraph"/>
        <w:numPr>
          <w:ilvl w:val="0"/>
          <w:numId w:val="15"/>
        </w:numPr>
        <w:ind w:left="851"/>
        <w:jc w:val="both"/>
      </w:pPr>
      <w:r>
        <w:t>Beta-blockers are the second most commonly prescribed class of topical glaucoma medications and are also used as first-line therapy for some patients</w:t>
      </w:r>
      <w:r w:rsidR="00F05599">
        <w:t>:</w:t>
      </w:r>
    </w:p>
    <w:p w14:paraId="7B330F0A" w14:textId="77777777" w:rsidR="00F05599" w:rsidRDefault="00F05599" w:rsidP="00027F9A">
      <w:pPr>
        <w:pStyle w:val="ListParagraph"/>
        <w:numPr>
          <w:ilvl w:val="1"/>
          <w:numId w:val="15"/>
        </w:numPr>
        <w:ind w:left="1276" w:hanging="338"/>
        <w:jc w:val="both"/>
      </w:pPr>
      <w:r w:rsidRPr="00F05599">
        <w:t xml:space="preserve">Currently available on the PBS: </w:t>
      </w:r>
      <w:proofErr w:type="spellStart"/>
      <w:r w:rsidR="006C1168">
        <w:t>b</w:t>
      </w:r>
      <w:r>
        <w:t>etaxolol</w:t>
      </w:r>
      <w:proofErr w:type="spellEnd"/>
      <w:r>
        <w:t xml:space="preserve"> and </w:t>
      </w:r>
      <w:proofErr w:type="spellStart"/>
      <w:r w:rsidR="006C1168">
        <w:t>t</w:t>
      </w:r>
      <w:r>
        <w:t>imolol</w:t>
      </w:r>
      <w:proofErr w:type="spellEnd"/>
      <w:r>
        <w:t>;</w:t>
      </w:r>
    </w:p>
    <w:p w14:paraId="70D4E26D" w14:textId="77777777" w:rsidR="002B5DD3" w:rsidRDefault="002B5DD3" w:rsidP="00027F9A">
      <w:pPr>
        <w:pStyle w:val="ListParagraph"/>
        <w:numPr>
          <w:ilvl w:val="0"/>
          <w:numId w:val="15"/>
        </w:numPr>
        <w:ind w:left="851"/>
        <w:jc w:val="both"/>
      </w:pPr>
      <w:r>
        <w:t>Alpha agonists and carbonic anhydrase inhibitors are commonly used as adjunctive therapy when IOP is inadequately controlled with one medication;</w:t>
      </w:r>
    </w:p>
    <w:p w14:paraId="31FF60D1" w14:textId="77777777" w:rsidR="00F05599" w:rsidRDefault="00F05599" w:rsidP="00027F9A">
      <w:pPr>
        <w:pStyle w:val="ListParagraph"/>
        <w:numPr>
          <w:ilvl w:val="1"/>
          <w:numId w:val="15"/>
        </w:numPr>
        <w:ind w:left="1276" w:hanging="338"/>
        <w:jc w:val="both"/>
      </w:pPr>
      <w:r>
        <w:t xml:space="preserve">Currently available on the PBS: </w:t>
      </w:r>
      <w:proofErr w:type="spellStart"/>
      <w:r w:rsidR="006C1168">
        <w:t>b</w:t>
      </w:r>
      <w:r w:rsidRPr="00F05599">
        <w:t>rimonidine</w:t>
      </w:r>
      <w:proofErr w:type="spellEnd"/>
      <w:r>
        <w:t xml:space="preserve">, </w:t>
      </w:r>
      <w:proofErr w:type="spellStart"/>
      <w:r w:rsidR="006C1168">
        <w:t>a</w:t>
      </w:r>
      <w:r w:rsidR="006C1168" w:rsidRPr="006C1168">
        <w:t>praclonidine</w:t>
      </w:r>
      <w:proofErr w:type="spellEnd"/>
      <w:r>
        <w:t xml:space="preserve">, </w:t>
      </w:r>
      <w:proofErr w:type="spellStart"/>
      <w:r w:rsidR="006C1168">
        <w:t>b</w:t>
      </w:r>
      <w:r w:rsidR="006C1168" w:rsidRPr="006C1168">
        <w:t>rinzolamide</w:t>
      </w:r>
      <w:proofErr w:type="spellEnd"/>
      <w:r>
        <w:t>,</w:t>
      </w:r>
      <w:r w:rsidR="006C1168" w:rsidRPr="006C1168">
        <w:t xml:space="preserve"> </w:t>
      </w:r>
      <w:proofErr w:type="spellStart"/>
      <w:r w:rsidR="006C1168">
        <w:t>d</w:t>
      </w:r>
      <w:r w:rsidR="006C1168" w:rsidRPr="006C1168">
        <w:t>orzolamide</w:t>
      </w:r>
      <w:proofErr w:type="spellEnd"/>
      <w:r>
        <w:t>;</w:t>
      </w:r>
    </w:p>
    <w:p w14:paraId="2D31F716" w14:textId="77777777" w:rsidR="002B5DD3" w:rsidRDefault="002B5DD3" w:rsidP="00027F9A">
      <w:pPr>
        <w:pStyle w:val="ListParagraph"/>
        <w:numPr>
          <w:ilvl w:val="0"/>
          <w:numId w:val="15"/>
        </w:numPr>
        <w:ind w:left="851"/>
        <w:jc w:val="both"/>
      </w:pPr>
      <w:r>
        <w:t>Fixed combination agents of the above classes are also available</w:t>
      </w:r>
      <w:r w:rsidR="006C1168">
        <w:t>:</w:t>
      </w:r>
    </w:p>
    <w:p w14:paraId="70E0D391" w14:textId="77777777" w:rsidR="006C1168" w:rsidRDefault="00F05599" w:rsidP="00027F9A">
      <w:pPr>
        <w:pStyle w:val="ListParagraph"/>
        <w:numPr>
          <w:ilvl w:val="1"/>
          <w:numId w:val="15"/>
        </w:numPr>
        <w:ind w:left="1276" w:hanging="338"/>
        <w:jc w:val="both"/>
      </w:pPr>
      <w:r>
        <w:t xml:space="preserve">Currently available on the PBS: </w:t>
      </w:r>
    </w:p>
    <w:p w14:paraId="7C2153F0" w14:textId="77777777" w:rsidR="006C1168" w:rsidRDefault="006C1168" w:rsidP="00027F9A">
      <w:pPr>
        <w:pStyle w:val="ListParagraph"/>
        <w:numPr>
          <w:ilvl w:val="2"/>
          <w:numId w:val="15"/>
        </w:numPr>
        <w:ind w:left="1701"/>
        <w:jc w:val="both"/>
      </w:pPr>
      <w:r>
        <w:t xml:space="preserve">Prostaglandin analogues </w:t>
      </w:r>
      <w:proofErr w:type="spellStart"/>
      <w:r>
        <w:t>bimatoprost</w:t>
      </w:r>
      <w:proofErr w:type="spellEnd"/>
      <w:r>
        <w:t xml:space="preserve">, </w:t>
      </w:r>
      <w:proofErr w:type="spellStart"/>
      <w:r>
        <w:t>latanoprost</w:t>
      </w:r>
      <w:proofErr w:type="spellEnd"/>
      <w:r>
        <w:t xml:space="preserve"> and </w:t>
      </w:r>
      <w:proofErr w:type="spellStart"/>
      <w:r>
        <w:t>travoprost</w:t>
      </w:r>
      <w:proofErr w:type="spellEnd"/>
      <w:r>
        <w:t xml:space="preserve"> in combination with b</w:t>
      </w:r>
      <w:r w:rsidRPr="006C1168">
        <w:t xml:space="preserve">eta-blocker </w:t>
      </w:r>
      <w:proofErr w:type="spellStart"/>
      <w:r>
        <w:t>timolol</w:t>
      </w:r>
      <w:proofErr w:type="spellEnd"/>
      <w:r>
        <w:t>;</w:t>
      </w:r>
    </w:p>
    <w:p w14:paraId="149B75F8" w14:textId="77777777" w:rsidR="00013E04" w:rsidRDefault="006C1168" w:rsidP="00027F9A">
      <w:pPr>
        <w:pStyle w:val="ListParagraph"/>
        <w:numPr>
          <w:ilvl w:val="2"/>
          <w:numId w:val="15"/>
        </w:numPr>
        <w:ind w:left="1701"/>
        <w:jc w:val="both"/>
      </w:pPr>
      <w:r w:rsidRPr="006C1168">
        <w:t xml:space="preserve">Alpha agonists and carbonic anhydrase inhibitors </w:t>
      </w:r>
      <w:proofErr w:type="spellStart"/>
      <w:r>
        <w:t>brimonidine</w:t>
      </w:r>
      <w:proofErr w:type="spellEnd"/>
      <w:r>
        <w:t xml:space="preserve">, </w:t>
      </w:r>
      <w:proofErr w:type="spellStart"/>
      <w:r>
        <w:t>brinzolamide</w:t>
      </w:r>
      <w:proofErr w:type="spellEnd"/>
      <w:r>
        <w:t xml:space="preserve"> and </w:t>
      </w:r>
      <w:proofErr w:type="spellStart"/>
      <w:r>
        <w:t>dorzolamide</w:t>
      </w:r>
      <w:proofErr w:type="spellEnd"/>
      <w:r>
        <w:t xml:space="preserve"> </w:t>
      </w:r>
      <w:r w:rsidRPr="006C1168">
        <w:t xml:space="preserve">in combination with beta-blocker </w:t>
      </w:r>
      <w:proofErr w:type="spellStart"/>
      <w:r>
        <w:t>timolol</w:t>
      </w:r>
      <w:proofErr w:type="spellEnd"/>
      <w:r w:rsidR="00013E04">
        <w:t>;</w:t>
      </w:r>
    </w:p>
    <w:p w14:paraId="259E1E8B" w14:textId="535162DE" w:rsidR="00F05599" w:rsidRDefault="00013E04" w:rsidP="00027F9A">
      <w:pPr>
        <w:pStyle w:val="ListParagraph"/>
        <w:numPr>
          <w:ilvl w:val="2"/>
          <w:numId w:val="15"/>
        </w:numPr>
        <w:ind w:left="1701"/>
        <w:jc w:val="both"/>
      </w:pPr>
      <w:r>
        <w:t>Alpha agonist (</w:t>
      </w:r>
      <w:proofErr w:type="spellStart"/>
      <w:r>
        <w:t>brimonidine</w:t>
      </w:r>
      <w:proofErr w:type="spellEnd"/>
      <w:r>
        <w:t>) in combination with a carbonic anhydrase (</w:t>
      </w:r>
      <w:proofErr w:type="spellStart"/>
      <w:r>
        <w:t>brinzolamide</w:t>
      </w:r>
      <w:proofErr w:type="spellEnd"/>
      <w:r>
        <w:t>)</w:t>
      </w:r>
      <w:r w:rsidR="006C1168">
        <w:t>.</w:t>
      </w:r>
    </w:p>
    <w:p w14:paraId="3E0673D1" w14:textId="77777777" w:rsidR="007B4264" w:rsidRPr="006C1168" w:rsidRDefault="007B4264" w:rsidP="005150A4">
      <w:pPr>
        <w:keepNext/>
        <w:jc w:val="both"/>
        <w:rPr>
          <w:i/>
          <w:u w:val="single"/>
        </w:rPr>
      </w:pPr>
      <w:r w:rsidRPr="006C1168">
        <w:rPr>
          <w:i/>
          <w:u w:val="single"/>
        </w:rPr>
        <w:t>Population 2: Patients with POAG who have previously undergone cataract surgery</w:t>
      </w:r>
    </w:p>
    <w:p w14:paraId="1895F10B" w14:textId="037542C2" w:rsidR="007B4264" w:rsidRDefault="0033368D" w:rsidP="007B4264">
      <w:pPr>
        <w:jc w:val="both"/>
      </w:pPr>
      <w:r>
        <w:t>Under the proposed clinical pathway, p</w:t>
      </w:r>
      <w:r w:rsidR="007B4264">
        <w:t xml:space="preserve">atients </w:t>
      </w:r>
      <w:r>
        <w:t xml:space="preserve">who have had previous cataract surgery and are </w:t>
      </w:r>
      <w:r w:rsidR="007B4264">
        <w:t xml:space="preserve">experiencing inadequate IOP control with maximal-tolerated hypotensive medication </w:t>
      </w:r>
      <w:r>
        <w:t>or due to</w:t>
      </w:r>
      <w:r w:rsidR="007B4264">
        <w:t xml:space="preserve"> poor compliance, or other treatment-related adverse events</w:t>
      </w:r>
      <w:r w:rsidR="009D36C0">
        <w:t xml:space="preserve"> would be considered for MIGS</w:t>
      </w:r>
      <w:r w:rsidR="001D4D69" w:rsidRPr="001D4D69">
        <w:t xml:space="preserve"> </w:t>
      </w:r>
      <w:r w:rsidR="007B0109" w:rsidRPr="007B0109">
        <w:t xml:space="preserve">stent implantation </w:t>
      </w:r>
      <w:r w:rsidR="009165B6">
        <w:t xml:space="preserve">instead of </w:t>
      </w:r>
      <w:r w:rsidR="009165B6" w:rsidRPr="009165B6">
        <w:t xml:space="preserve">laser </w:t>
      </w:r>
      <w:proofErr w:type="spellStart"/>
      <w:r w:rsidR="009165B6" w:rsidRPr="009165B6">
        <w:t>trabeculoplasty</w:t>
      </w:r>
      <w:proofErr w:type="spellEnd"/>
      <w:r w:rsidR="009D36C0">
        <w:t xml:space="preserve">. </w:t>
      </w:r>
      <w:r w:rsidR="009165B6">
        <w:t xml:space="preserve">This is because these patients are not at risk of damage to the lens from MIGS. </w:t>
      </w:r>
      <w:r w:rsidR="009D36C0">
        <w:t xml:space="preserve">As </w:t>
      </w:r>
      <w:r w:rsidR="009165B6">
        <w:t>the alternative</w:t>
      </w:r>
      <w:r w:rsidR="009D36C0">
        <w:t xml:space="preserve"> treatment for these patients would be </w:t>
      </w:r>
      <w:r w:rsidR="007B4264">
        <w:t xml:space="preserve">laser </w:t>
      </w:r>
      <w:proofErr w:type="spellStart"/>
      <w:r w:rsidR="007B4264">
        <w:t>trabeculoplasty</w:t>
      </w:r>
      <w:proofErr w:type="spellEnd"/>
      <w:r w:rsidR="009D36C0">
        <w:t>, this</w:t>
      </w:r>
      <w:r w:rsidR="007B4264">
        <w:t xml:space="preserve"> </w:t>
      </w:r>
      <w:r w:rsidR="009D36C0">
        <w:t>would be the correct comparator to MIGS</w:t>
      </w:r>
      <w:r>
        <w:t xml:space="preserve"> </w:t>
      </w:r>
      <w:r w:rsidR="001D4D69" w:rsidRPr="001D4D69">
        <w:t xml:space="preserve">stent implantation </w:t>
      </w:r>
      <w:r>
        <w:t>for these patients</w:t>
      </w:r>
      <w:r w:rsidR="009D36C0">
        <w:t>.</w:t>
      </w:r>
      <w:r w:rsidR="008F365B">
        <w:t xml:space="preserve"> Laser </w:t>
      </w:r>
      <w:proofErr w:type="spellStart"/>
      <w:r w:rsidR="008F365B">
        <w:t>trabeculoplasty</w:t>
      </w:r>
      <w:proofErr w:type="spellEnd"/>
      <w:r w:rsidR="008F365B">
        <w:t xml:space="preserve"> is reimbursed under MBS item numbers 42782</w:t>
      </w:r>
      <w:r w:rsidR="00027F9A">
        <w:t xml:space="preserve"> (up to 4 treatments in 2-year period)</w:t>
      </w:r>
      <w:r w:rsidR="008F365B">
        <w:t xml:space="preserve"> and 42783</w:t>
      </w:r>
      <w:r w:rsidR="00027F9A">
        <w:t xml:space="preserve"> (5</w:t>
      </w:r>
      <w:r w:rsidR="00027F9A" w:rsidRPr="00027F9A">
        <w:rPr>
          <w:vertAlign w:val="superscript"/>
        </w:rPr>
        <w:t>th</w:t>
      </w:r>
      <w:r w:rsidR="00027F9A">
        <w:t xml:space="preserve"> or subsequent treatment in 2-year period)</w:t>
      </w:r>
      <w:r w:rsidR="008F365B">
        <w:t>.</w:t>
      </w:r>
    </w:p>
    <w:p w14:paraId="4B4CFDD9" w14:textId="3C12D6CD" w:rsidR="007238F4" w:rsidRDefault="00720BD3" w:rsidP="003C1D7B">
      <w:pPr>
        <w:jc w:val="both"/>
      </w:pPr>
      <w:r>
        <w:lastRenderedPageBreak/>
        <w:t xml:space="preserve">There are two main types of laser </w:t>
      </w:r>
      <w:proofErr w:type="spellStart"/>
      <w:r>
        <w:t>trabeculoplasty</w:t>
      </w:r>
      <w:proofErr w:type="spellEnd"/>
      <w:r>
        <w:t xml:space="preserve">. </w:t>
      </w:r>
      <w:r w:rsidR="007238F4">
        <w:t>Argon l</w:t>
      </w:r>
      <w:r w:rsidR="002B5DD3">
        <w:t xml:space="preserve">aser </w:t>
      </w:r>
      <w:proofErr w:type="spellStart"/>
      <w:r w:rsidR="002B5DD3">
        <w:t>trabeculoplasty</w:t>
      </w:r>
      <w:proofErr w:type="spellEnd"/>
      <w:r w:rsidR="002B5DD3">
        <w:t xml:space="preserve"> uses a laser to initiate cellular and biochemical changes to the </w:t>
      </w:r>
      <w:r w:rsidR="00AE4AB9" w:rsidRPr="007238F4">
        <w:t>junction of the anterior pigmented and posterior non</w:t>
      </w:r>
      <w:r w:rsidR="00AE4AB9">
        <w:t>-</w:t>
      </w:r>
      <w:r w:rsidR="00AE4AB9" w:rsidRPr="007238F4">
        <w:t xml:space="preserve">pigmented </w:t>
      </w:r>
      <w:r w:rsidR="00AE4AB9" w:rsidRPr="00AE4AB9">
        <w:t>trabecular meshwork</w:t>
      </w:r>
      <w:r w:rsidR="00AE4AB9" w:rsidRPr="007238F4">
        <w:t>, with the power titrated to achieve blanching</w:t>
      </w:r>
      <w:r w:rsidR="00AE4AB9">
        <w:t xml:space="preserve"> </w:t>
      </w:r>
      <w:r w:rsidR="00A755BE">
        <w:fldChar w:fldCharType="begin"/>
      </w:r>
      <w:r w:rsidR="00A755BE">
        <w:instrText xml:space="preserve"> ADDIN EN.CITE &lt;EndNote&gt;&lt;Cite&gt;&lt;Author&gt;Sihota&lt;/Author&gt;&lt;Year&gt;2011&lt;/Year&gt;&lt;RecNum&gt;811&lt;/RecNum&gt;&lt;DisplayText&gt;(Sihota 2011)&lt;/DisplayText&gt;&lt;record&gt;&lt;rec-number&gt;811&lt;/rec-number&gt;&lt;foreign-keys&gt;&lt;key app="EN" db-id="wsvssztxiw0dsbeat085zeafe2aa0w0psvpt" timestamp="1488514173"&gt;811&lt;/key&gt;&lt;/foreign-keys&gt;&lt;ref-type name="Journal Article"&gt;17&lt;/ref-type&gt;&lt;contributors&gt;&lt;authors&gt;&lt;author&gt;Sihota, R.&lt;/author&gt;&lt;/authors&gt;&lt;/contributors&gt;&lt;auth-address&gt;Glaucoma Research Facility and Clinical Services, Dr Rajendra Prasad Centre for Ophthalmic Sciences, All India Institute of Medical Sciences, New Delhi, India. rjsihota@hotmail.com&lt;/auth-address&gt;&lt;titles&gt;&lt;title&gt;Lasers in primary open angle glaucoma&lt;/title&gt;&lt;secondary-title&gt;Indian J Ophthalmol&lt;/secondary-title&gt;&lt;/titles&gt;&lt;periodical&gt;&lt;full-title&gt;Indian J Ophthalmol&lt;/full-title&gt;&lt;/periodical&gt;&lt;pages&gt;S114-7&lt;/pages&gt;&lt;volume&gt;59 Suppl&lt;/volume&gt;&lt;edition&gt;2010/12/22&lt;/edition&gt;&lt;keywords&gt;&lt;keyword&gt;Glaucoma, Open-Angle/physiopathology/ surgery&lt;/keyword&gt;&lt;keyword&gt;Humans&lt;/keyword&gt;&lt;keyword&gt;Intraocular Pressure&lt;/keyword&gt;&lt;keyword&gt;Laser Therapy&lt;/keyword&gt;&lt;keyword&gt;Lasers, Gas/ therapeutic use&lt;/keyword&gt;&lt;keyword&gt;Ophthalmologic Surgical Procedures/ methods&lt;/keyword&gt;&lt;keyword&gt;Postoperative Period&lt;/keyword&gt;&lt;keyword&gt;Sclera/surgery&lt;/keyword&gt;&lt;keyword&gt;Trabeculectomy&lt;/keyword&gt;&lt;/keywords&gt;&lt;dates&gt;&lt;year&gt;2011&lt;/year&gt;&lt;pub-dates&gt;&lt;date&gt;Jan&lt;/date&gt;&lt;/pub-dates&gt;&lt;/dates&gt;&lt;isbn&gt;1998-3689 (Electronic)&amp;#xD;0301-4738 (Linking)&lt;/isbn&gt;&lt;accession-num&gt;21150022&lt;/accession-num&gt;&lt;urls&gt;&lt;related-urls&gt;&lt;url&gt;http://www.ijo.in/article.asp?issn=0301-4738;year=2011;volume=59;issue=7;spage=114;epage=117;aulast=Sihota&lt;/url&gt;&lt;/related-urls&gt;&lt;/urls&gt;&lt;custom2&gt;PMC3038499&lt;/custom2&gt;&lt;electronic-resource-num&gt;10.4103/0301-4738.73698&lt;/electronic-resource-num&gt;&lt;remote-database-provider&gt;NLM&lt;/remote-database-provider&gt;&lt;language&gt;eng&lt;/language&gt;&lt;/record&gt;&lt;/Cite&gt;&lt;/EndNote&gt;</w:instrText>
      </w:r>
      <w:r w:rsidR="00A755BE">
        <w:fldChar w:fldCharType="separate"/>
      </w:r>
      <w:r w:rsidR="00A755BE">
        <w:rPr>
          <w:noProof/>
        </w:rPr>
        <w:t>(Sihota 2011)</w:t>
      </w:r>
      <w:r w:rsidR="00A755BE">
        <w:fldChar w:fldCharType="end"/>
      </w:r>
      <w:r w:rsidR="00AE4AB9" w:rsidRPr="007238F4">
        <w:t xml:space="preserve">. </w:t>
      </w:r>
      <w:r w:rsidR="00AE4AB9">
        <w:t xml:space="preserve">These changes result in </w:t>
      </w:r>
      <w:r w:rsidR="002B5DD3">
        <w:t>increase</w:t>
      </w:r>
      <w:r w:rsidR="00AE4AB9">
        <w:t>d</w:t>
      </w:r>
      <w:r w:rsidR="002B5DD3">
        <w:t xml:space="preserve"> aqueous humour flow and lower IOP. </w:t>
      </w:r>
      <w:r w:rsidR="007238F4">
        <w:t xml:space="preserve">However, selective laser </w:t>
      </w:r>
      <w:proofErr w:type="spellStart"/>
      <w:r w:rsidR="007238F4" w:rsidRPr="007238F4">
        <w:t>trabeculoplasty</w:t>
      </w:r>
      <w:proofErr w:type="spellEnd"/>
      <w:r w:rsidR="007238F4">
        <w:t xml:space="preserve"> </w:t>
      </w:r>
      <w:r>
        <w:t xml:space="preserve">is </w:t>
      </w:r>
      <w:r w:rsidR="009165B6">
        <w:t xml:space="preserve">now </w:t>
      </w:r>
      <w:r>
        <w:t xml:space="preserve">more commonly performed in many countries including Australia </w:t>
      </w:r>
      <w:r w:rsidR="007238F4">
        <w:t xml:space="preserve">as the thermally mediated radiation damage </w:t>
      </w:r>
      <w:r w:rsidR="00AE4AB9">
        <w:t xml:space="preserve">caused by the argon laser </w:t>
      </w:r>
      <w:r w:rsidR="007238F4">
        <w:t xml:space="preserve">is confined to the pigmented trabecular meshwork cells, which absorb more of the applied laser energy than the surrounding cells </w:t>
      </w:r>
      <w:r w:rsidR="00A755BE">
        <w:fldChar w:fldCharType="begin"/>
      </w:r>
      <w:r w:rsidR="00A755BE">
        <w:instrText xml:space="preserve"> ADDIN EN.CITE &lt;EndNote&gt;&lt;Cite&gt;&lt;Author&gt;Realini&lt;/Author&gt;&lt;Year&gt;2008&lt;/Year&gt;&lt;RecNum&gt;730&lt;/RecNum&gt;&lt;DisplayText&gt;(Realini 2008)&lt;/DisplayText&gt;&lt;record&gt;&lt;rec-number&gt;730&lt;/rec-number&gt;&lt;foreign-keys&gt;&lt;key app="EN" db-id="wsvssztxiw0dsbeat085zeafe2aa0w0psvpt" timestamp="1488514171"&gt;730&lt;/key&gt;&lt;/foreign-keys&gt;&lt;ref-type name="Journal Article"&gt;17&lt;/ref-type&gt;&lt;contributors&gt;&lt;authors&gt;&lt;author&gt;Realini, T.&lt;/author&gt;&lt;/authors&gt;&lt;/contributors&gt;&lt;auth-address&gt;Department of Ophthalmology, West Virginia University, Morgantown, WV 26505, USA. realinia@wvuh.com&lt;/auth-address&gt;&lt;titles&gt;&lt;title&gt;Selective laser trabeculoplasty: a review&lt;/title&gt;&lt;secondary-title&gt;J Glaucoma&lt;/secondary-title&gt;&lt;/titles&gt;&lt;periodical&gt;&lt;full-title&gt;J Glaucoma&lt;/full-title&gt;&lt;/periodical&gt;&lt;pages&gt;497-502&lt;/pages&gt;&lt;volume&gt;17&lt;/volume&gt;&lt;number&gt;6&lt;/number&gt;&lt;edition&gt;2008/09/17&lt;/edition&gt;&lt;keywords&gt;&lt;keyword&gt;Glaucoma, Open-Angle/physiopathology/ surgery&lt;/keyword&gt;&lt;keyword&gt;Humans&lt;/keyword&gt;&lt;keyword&gt;Intraocular Pressure/physiology&lt;/keyword&gt;&lt;keyword&gt;Lasers, Gas&lt;/keyword&gt;&lt;keyword&gt;Lasers, Solid-State&lt;/keyword&gt;&lt;keyword&gt;Trabeculectomy/ methods&lt;/keyword&gt;&lt;/keywords&gt;&lt;dates&gt;&lt;year&gt;2008&lt;/year&gt;&lt;pub-dates&gt;&lt;date&gt;Sep&lt;/date&gt;&lt;/pub-dates&gt;&lt;/dates&gt;&lt;isbn&gt;1536-481X (Electronic)&amp;#xD;1057-0829 (Linking)&lt;/isbn&gt;&lt;accession-num&gt;18794688&lt;/accession-num&gt;&lt;urls&gt;&lt;related-urls&gt;&lt;url&gt;http://ovidsp.tx.ovid.com/ovftpdfs/FPDDNCGCGFGKIM00/fs046/ovft/live/gv023/00061198/00061198-200809000-00015.pdf&lt;/url&gt;&lt;/related-urls&gt;&lt;/urls&gt;&lt;electronic-resource-num&gt;10.1097/IJG.0b013e31817d2386&lt;/electronic-resource-num&gt;&lt;remote-database-provider&gt;NLM&lt;/remote-database-provider&gt;&lt;language&gt;eng&lt;/language&gt;&lt;/record&gt;&lt;/Cite&gt;&lt;/EndNote&gt;</w:instrText>
      </w:r>
      <w:r w:rsidR="00A755BE">
        <w:fldChar w:fldCharType="separate"/>
      </w:r>
      <w:r w:rsidR="00A755BE">
        <w:rPr>
          <w:noProof/>
        </w:rPr>
        <w:t>(Realini 2008)</w:t>
      </w:r>
      <w:r w:rsidR="00A755BE">
        <w:fldChar w:fldCharType="end"/>
      </w:r>
      <w:r w:rsidR="007238F4" w:rsidRPr="007238F4">
        <w:t>.</w:t>
      </w:r>
      <w:r w:rsidR="00A702C4">
        <w:t xml:space="preserve"> The two laser </w:t>
      </w:r>
      <w:proofErr w:type="spellStart"/>
      <w:r w:rsidR="00A702C4">
        <w:t>trabeculoplasty</w:t>
      </w:r>
      <w:proofErr w:type="spellEnd"/>
      <w:r w:rsidR="00A702C4">
        <w:t xml:space="preserve"> methods are compared in Table 1. According to the </w:t>
      </w:r>
      <w:r w:rsidR="008F365B" w:rsidRPr="008F365B">
        <w:t xml:space="preserve">National Health and Medical Research Council </w:t>
      </w:r>
      <w:r w:rsidR="008F365B">
        <w:t>(</w:t>
      </w:r>
      <w:r w:rsidR="00A702C4">
        <w:t>NHMRC</w:t>
      </w:r>
      <w:r w:rsidR="008F365B">
        <w:t>)</w:t>
      </w:r>
      <w:r w:rsidR="00A702C4">
        <w:t xml:space="preserve"> </w:t>
      </w:r>
      <w:r w:rsidR="00A702C4" w:rsidRPr="00797884">
        <w:rPr>
          <w:i/>
        </w:rPr>
        <w:t>Guidelines</w:t>
      </w:r>
      <w:r w:rsidR="003C3C0D">
        <w:rPr>
          <w:i/>
        </w:rPr>
        <w:t xml:space="preserve"> f</w:t>
      </w:r>
      <w:r w:rsidR="00A702C4" w:rsidRPr="00A702C4">
        <w:rPr>
          <w:i/>
        </w:rPr>
        <w:t>or the Screening, Prognosis, Diagnosis, Management and Prevention of Glaucoma 2010</w:t>
      </w:r>
      <w:r w:rsidR="00A755BE">
        <w:rPr>
          <w:i/>
        </w:rPr>
        <w:t xml:space="preserve"> </w:t>
      </w:r>
      <w:r w:rsidR="00A755BE">
        <w:fldChar w:fldCharType="begin"/>
      </w:r>
      <w:r w:rsidR="00A755BE">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sidR="00A755BE">
        <w:fldChar w:fldCharType="separate"/>
      </w:r>
      <w:r w:rsidR="00A755BE">
        <w:rPr>
          <w:noProof/>
        </w:rPr>
        <w:t>(NHMRC 2010)</w:t>
      </w:r>
      <w:r w:rsidR="00A755BE">
        <w:fldChar w:fldCharType="end"/>
      </w:r>
      <w:r w:rsidR="00A702C4" w:rsidRPr="00A755BE">
        <w:t xml:space="preserve">, </w:t>
      </w:r>
      <w:r w:rsidR="003C1D7B">
        <w:t xml:space="preserve">the literature reports that argon laser </w:t>
      </w:r>
      <w:proofErr w:type="spellStart"/>
      <w:r w:rsidR="003C1D7B">
        <w:t>trabeculoplasty</w:t>
      </w:r>
      <w:proofErr w:type="spellEnd"/>
      <w:r w:rsidR="003C1D7B">
        <w:t xml:space="preserve"> and selective laser </w:t>
      </w:r>
      <w:proofErr w:type="spellStart"/>
      <w:r w:rsidR="003C1D7B">
        <w:t>trabeculoplasty</w:t>
      </w:r>
      <w:proofErr w:type="spellEnd"/>
      <w:r w:rsidR="003C1D7B">
        <w:t xml:space="preserve"> are equally effective in reducing IOP.</w:t>
      </w:r>
    </w:p>
    <w:p w14:paraId="63B35947" w14:textId="112F2E5E" w:rsidR="00AE4AB9" w:rsidRPr="00AE4AB9" w:rsidRDefault="00A702C4" w:rsidP="000C0C21">
      <w:pPr>
        <w:pStyle w:val="TableHeading"/>
        <w:keepNext/>
        <w:rPr>
          <w:lang w:eastAsia="en-AU"/>
        </w:rPr>
      </w:pPr>
      <w:r>
        <w:rPr>
          <w:lang w:eastAsia="en-AU"/>
        </w:rPr>
        <w:t>Table 1</w:t>
      </w:r>
      <w:r>
        <w:rPr>
          <w:lang w:eastAsia="en-AU"/>
        </w:rPr>
        <w:tab/>
      </w:r>
      <w:r w:rsidR="00AE4AB9" w:rsidRPr="00AE4AB9">
        <w:rPr>
          <w:lang w:eastAsia="en-AU"/>
        </w:rPr>
        <w:t xml:space="preserve">Comparison of </w:t>
      </w:r>
      <w:r w:rsidR="00947A48">
        <w:rPr>
          <w:lang w:eastAsia="en-AU"/>
        </w:rPr>
        <w:t>a</w:t>
      </w:r>
      <w:r w:rsidR="00947A48" w:rsidRPr="00947A48">
        <w:rPr>
          <w:lang w:eastAsia="en-AU"/>
        </w:rPr>
        <w:t xml:space="preserve">rgon laser </w:t>
      </w:r>
      <w:proofErr w:type="spellStart"/>
      <w:r w:rsidR="00947A48" w:rsidRPr="00947A48">
        <w:rPr>
          <w:lang w:eastAsia="en-AU"/>
        </w:rPr>
        <w:t>trabeculoplasty</w:t>
      </w:r>
      <w:proofErr w:type="spellEnd"/>
      <w:r w:rsidR="00947A48" w:rsidRPr="00947A48">
        <w:rPr>
          <w:lang w:eastAsia="en-AU"/>
        </w:rPr>
        <w:t xml:space="preserve"> </w:t>
      </w:r>
      <w:r w:rsidR="00AE4AB9" w:rsidRPr="00AE4AB9">
        <w:rPr>
          <w:lang w:eastAsia="en-AU"/>
        </w:rPr>
        <w:t xml:space="preserve">and </w:t>
      </w:r>
      <w:r w:rsidR="00947A48" w:rsidRPr="00947A48">
        <w:rPr>
          <w:lang w:eastAsia="en-AU"/>
        </w:rPr>
        <w:t xml:space="preserve">selective laser </w:t>
      </w:r>
      <w:proofErr w:type="spellStart"/>
      <w:r w:rsidR="00947A48" w:rsidRPr="00947A48">
        <w:rPr>
          <w:lang w:eastAsia="en-AU"/>
        </w:rPr>
        <w:t>trabeculoplasty</w:t>
      </w:r>
      <w:proofErr w:type="spellEnd"/>
      <w:r w:rsidR="00AE4AB9" w:rsidRPr="00AE4AB9">
        <w:rPr>
          <w:lang w:eastAsia="en-AU"/>
        </w:rPr>
        <w:t xml:space="preserve"> </w:t>
      </w:r>
      <w:r w:rsidR="00947A48">
        <w:rPr>
          <w:lang w:eastAsia="en-AU"/>
        </w:rPr>
        <w:t>surgeries</w:t>
      </w:r>
    </w:p>
    <w:tbl>
      <w:tblPr>
        <w:tblStyle w:val="TableGrid1"/>
        <w:tblW w:w="9067" w:type="dxa"/>
        <w:tblLook w:val="04A0" w:firstRow="1" w:lastRow="0" w:firstColumn="1" w:lastColumn="0" w:noHBand="0" w:noVBand="1"/>
        <w:tblCaption w:val="Comparison of argon laser trabeculoplasty and selective laser trabeculoplasty surgeries"/>
      </w:tblPr>
      <w:tblGrid>
        <w:gridCol w:w="1696"/>
        <w:gridCol w:w="3828"/>
        <w:gridCol w:w="3543"/>
      </w:tblGrid>
      <w:tr w:rsidR="00A702C4" w:rsidRPr="00A702C4" w14:paraId="28ADB9D6" w14:textId="77777777" w:rsidTr="00EA5731">
        <w:trPr>
          <w:tblHeader/>
        </w:trPr>
        <w:tc>
          <w:tcPr>
            <w:tcW w:w="1696" w:type="dxa"/>
            <w:hideMark/>
          </w:tcPr>
          <w:p w14:paraId="7274E4C3" w14:textId="59D0DCD5" w:rsidR="00AE4AB9" w:rsidRPr="00947A48" w:rsidRDefault="00947A48" w:rsidP="000C0C21">
            <w:pPr>
              <w:keepNext/>
              <w:spacing w:after="0"/>
              <w:ind w:left="29"/>
              <w:rPr>
                <w:rFonts w:ascii="Arial Narrow" w:eastAsia="Times New Roman" w:hAnsi="Arial Narrow"/>
                <w:color w:val="FFFFFF" w:themeColor="background1"/>
                <w:sz w:val="20"/>
                <w:szCs w:val="24"/>
              </w:rPr>
            </w:pPr>
            <w:r w:rsidRPr="00947A48">
              <w:rPr>
                <w:rFonts w:ascii="Arial Narrow" w:eastAsia="Times New Roman" w:hAnsi="Arial Narrow"/>
                <w:color w:val="FFFFFF" w:themeColor="background1"/>
                <w:sz w:val="20"/>
                <w:szCs w:val="24"/>
              </w:rPr>
              <w:t>-</w:t>
            </w:r>
          </w:p>
        </w:tc>
        <w:tc>
          <w:tcPr>
            <w:tcW w:w="3828" w:type="dxa"/>
            <w:hideMark/>
          </w:tcPr>
          <w:p w14:paraId="0979033B" w14:textId="77777777" w:rsidR="00AE4AB9" w:rsidRPr="00AE4AB9" w:rsidRDefault="00AE4AB9" w:rsidP="000C0C21">
            <w:pPr>
              <w:keepNext/>
              <w:spacing w:after="0"/>
              <w:ind w:left="0"/>
              <w:jc w:val="center"/>
              <w:rPr>
                <w:rFonts w:ascii="Arial Narrow" w:eastAsia="Times New Roman" w:hAnsi="Arial Narrow"/>
                <w:b/>
                <w:bCs/>
                <w:sz w:val="20"/>
                <w:szCs w:val="24"/>
              </w:rPr>
            </w:pPr>
            <w:r w:rsidRPr="00AE4AB9">
              <w:rPr>
                <w:rFonts w:ascii="Arial Narrow" w:eastAsia="Times New Roman" w:hAnsi="Arial Narrow"/>
                <w:b/>
                <w:bCs/>
                <w:sz w:val="20"/>
                <w:szCs w:val="24"/>
              </w:rPr>
              <w:t xml:space="preserve">Argon laser </w:t>
            </w:r>
            <w:proofErr w:type="spellStart"/>
            <w:r w:rsidRPr="00AE4AB9">
              <w:rPr>
                <w:rFonts w:ascii="Arial Narrow" w:eastAsia="Times New Roman" w:hAnsi="Arial Narrow"/>
                <w:b/>
                <w:bCs/>
                <w:sz w:val="20"/>
                <w:szCs w:val="24"/>
              </w:rPr>
              <w:t>trabeculoplasty</w:t>
            </w:r>
            <w:proofErr w:type="spellEnd"/>
          </w:p>
        </w:tc>
        <w:tc>
          <w:tcPr>
            <w:tcW w:w="3543" w:type="dxa"/>
            <w:hideMark/>
          </w:tcPr>
          <w:p w14:paraId="027DA19D" w14:textId="77777777" w:rsidR="00AE4AB9" w:rsidRPr="00AE4AB9" w:rsidRDefault="00AE4AB9" w:rsidP="000C0C21">
            <w:pPr>
              <w:keepNext/>
              <w:spacing w:after="0"/>
              <w:ind w:left="0"/>
              <w:jc w:val="center"/>
              <w:rPr>
                <w:rFonts w:ascii="Arial Narrow" w:eastAsia="Times New Roman" w:hAnsi="Arial Narrow"/>
                <w:b/>
                <w:bCs/>
                <w:sz w:val="20"/>
                <w:szCs w:val="24"/>
              </w:rPr>
            </w:pPr>
            <w:r w:rsidRPr="00AE4AB9">
              <w:rPr>
                <w:rFonts w:ascii="Arial Narrow" w:eastAsia="Times New Roman" w:hAnsi="Arial Narrow"/>
                <w:b/>
                <w:bCs/>
                <w:sz w:val="20"/>
                <w:szCs w:val="24"/>
              </w:rPr>
              <w:t xml:space="preserve">Selective laser </w:t>
            </w:r>
            <w:proofErr w:type="spellStart"/>
            <w:r w:rsidRPr="00AE4AB9">
              <w:rPr>
                <w:rFonts w:ascii="Arial Narrow" w:eastAsia="Times New Roman" w:hAnsi="Arial Narrow"/>
                <w:b/>
                <w:bCs/>
                <w:sz w:val="20"/>
                <w:szCs w:val="24"/>
              </w:rPr>
              <w:t>trabeculoplasty</w:t>
            </w:r>
            <w:proofErr w:type="spellEnd"/>
          </w:p>
        </w:tc>
      </w:tr>
      <w:tr w:rsidR="00A702C4" w:rsidRPr="00A702C4" w14:paraId="40C7E685" w14:textId="77777777" w:rsidTr="00A702C4">
        <w:tc>
          <w:tcPr>
            <w:tcW w:w="1696" w:type="dxa"/>
            <w:hideMark/>
          </w:tcPr>
          <w:p w14:paraId="2BBF0A42"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Spot size</w:t>
            </w:r>
          </w:p>
        </w:tc>
        <w:tc>
          <w:tcPr>
            <w:tcW w:w="3828" w:type="dxa"/>
            <w:hideMark/>
          </w:tcPr>
          <w:p w14:paraId="5AF94357"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50 </w:t>
            </w:r>
            <w:proofErr w:type="spellStart"/>
            <w:r w:rsidRPr="00AE4AB9">
              <w:rPr>
                <w:rFonts w:ascii="Arial Narrow" w:eastAsia="Times New Roman" w:hAnsi="Arial Narrow"/>
                <w:sz w:val="20"/>
                <w:szCs w:val="24"/>
              </w:rPr>
              <w:t>μm</w:t>
            </w:r>
            <w:proofErr w:type="spellEnd"/>
          </w:p>
        </w:tc>
        <w:tc>
          <w:tcPr>
            <w:tcW w:w="3543" w:type="dxa"/>
            <w:hideMark/>
          </w:tcPr>
          <w:p w14:paraId="279957BE"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400 </w:t>
            </w:r>
            <w:proofErr w:type="spellStart"/>
            <w:r w:rsidRPr="00AE4AB9">
              <w:rPr>
                <w:rFonts w:ascii="Arial Narrow" w:eastAsia="Times New Roman" w:hAnsi="Arial Narrow"/>
                <w:sz w:val="20"/>
                <w:szCs w:val="24"/>
              </w:rPr>
              <w:t>μm</w:t>
            </w:r>
            <w:proofErr w:type="spellEnd"/>
          </w:p>
        </w:tc>
      </w:tr>
      <w:tr w:rsidR="00A702C4" w:rsidRPr="00A702C4" w14:paraId="4CCEF8F6" w14:textId="77777777" w:rsidTr="00A702C4">
        <w:tc>
          <w:tcPr>
            <w:tcW w:w="1696" w:type="dxa"/>
            <w:hideMark/>
          </w:tcPr>
          <w:p w14:paraId="4FE355A1"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No. of spots</w:t>
            </w:r>
          </w:p>
        </w:tc>
        <w:tc>
          <w:tcPr>
            <w:tcW w:w="3828" w:type="dxa"/>
            <w:hideMark/>
          </w:tcPr>
          <w:p w14:paraId="5F58EF1B"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50 spots</w:t>
            </w:r>
            <w:r w:rsidRPr="00A702C4">
              <w:rPr>
                <w:rFonts w:ascii="Arial Narrow" w:hAnsi="Arial Narrow"/>
                <w:sz w:val="20"/>
              </w:rPr>
              <w:t xml:space="preserve"> </w:t>
            </w:r>
            <w:r w:rsidRPr="00A702C4">
              <w:rPr>
                <w:rFonts w:ascii="Arial Narrow" w:eastAsia="Times New Roman" w:hAnsi="Arial Narrow"/>
                <w:sz w:val="20"/>
                <w:szCs w:val="24"/>
              </w:rPr>
              <w:t xml:space="preserve">equally spaced over </w:t>
            </w:r>
            <w:r w:rsidR="00A702C4" w:rsidRPr="00A702C4">
              <w:rPr>
                <w:rFonts w:ascii="Arial Narrow" w:eastAsia="Times New Roman" w:hAnsi="Arial Narrow"/>
                <w:sz w:val="20"/>
                <w:szCs w:val="24"/>
              </w:rPr>
              <w:t>18</w:t>
            </w:r>
            <w:r w:rsidRPr="00A702C4">
              <w:rPr>
                <w:rFonts w:ascii="Arial Narrow" w:eastAsia="Times New Roman" w:hAnsi="Arial Narrow"/>
                <w:sz w:val="20"/>
                <w:szCs w:val="24"/>
              </w:rPr>
              <w:t>0° of the</w:t>
            </w:r>
            <w:r w:rsidR="00A702C4" w:rsidRPr="00A702C4">
              <w:rPr>
                <w:rFonts w:ascii="Arial Narrow" w:eastAsia="Times New Roman" w:hAnsi="Arial Narrow"/>
                <w:sz w:val="20"/>
                <w:szCs w:val="24"/>
              </w:rPr>
              <w:t xml:space="preserve"> TM</w:t>
            </w:r>
          </w:p>
        </w:tc>
        <w:tc>
          <w:tcPr>
            <w:tcW w:w="3543" w:type="dxa"/>
            <w:hideMark/>
          </w:tcPr>
          <w:p w14:paraId="71D9D50B"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50 spots</w:t>
            </w:r>
            <w:r w:rsidR="00A702C4" w:rsidRPr="00A702C4">
              <w:rPr>
                <w:rFonts w:ascii="Arial Narrow" w:eastAsia="Times New Roman" w:hAnsi="Arial Narrow"/>
                <w:sz w:val="20"/>
                <w:szCs w:val="24"/>
              </w:rPr>
              <w:t xml:space="preserve"> covering a total of 360° of the TM</w:t>
            </w:r>
          </w:p>
        </w:tc>
      </w:tr>
      <w:tr w:rsidR="00A702C4" w:rsidRPr="00A702C4" w14:paraId="010B2C6F" w14:textId="77777777" w:rsidTr="00A702C4">
        <w:tc>
          <w:tcPr>
            <w:tcW w:w="1696" w:type="dxa"/>
            <w:hideMark/>
          </w:tcPr>
          <w:p w14:paraId="3B31D9D9"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Energy used</w:t>
            </w:r>
          </w:p>
        </w:tc>
        <w:tc>
          <w:tcPr>
            <w:tcW w:w="3828" w:type="dxa"/>
            <w:hideMark/>
          </w:tcPr>
          <w:p w14:paraId="027F2391"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500 </w:t>
            </w:r>
            <w:proofErr w:type="spellStart"/>
            <w:r w:rsidRPr="00AE4AB9">
              <w:rPr>
                <w:rFonts w:ascii="Arial Narrow" w:eastAsia="Times New Roman" w:hAnsi="Arial Narrow"/>
                <w:sz w:val="20"/>
                <w:szCs w:val="24"/>
              </w:rPr>
              <w:t>mW</w:t>
            </w:r>
            <w:proofErr w:type="spellEnd"/>
          </w:p>
        </w:tc>
        <w:tc>
          <w:tcPr>
            <w:tcW w:w="3543" w:type="dxa"/>
            <w:hideMark/>
          </w:tcPr>
          <w:p w14:paraId="62841AF6"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lt;1% of ALT</w:t>
            </w:r>
          </w:p>
        </w:tc>
      </w:tr>
      <w:tr w:rsidR="00A702C4" w:rsidRPr="00A702C4" w14:paraId="4466DD32" w14:textId="77777777" w:rsidTr="00A702C4">
        <w:tc>
          <w:tcPr>
            <w:tcW w:w="1696" w:type="dxa"/>
            <w:hideMark/>
          </w:tcPr>
          <w:p w14:paraId="24B4595F" w14:textId="77777777" w:rsidR="00AE4AB9" w:rsidRPr="00AE4AB9" w:rsidRDefault="00AE4AB9" w:rsidP="00A702C4">
            <w:pPr>
              <w:spacing w:after="0"/>
              <w:ind w:left="29"/>
              <w:rPr>
                <w:rFonts w:ascii="Arial Narrow" w:eastAsia="Times New Roman" w:hAnsi="Arial Narrow"/>
                <w:sz w:val="20"/>
                <w:szCs w:val="24"/>
              </w:rPr>
            </w:pPr>
            <w:proofErr w:type="spellStart"/>
            <w:r w:rsidRPr="00AE4AB9">
              <w:rPr>
                <w:rFonts w:ascii="Arial Narrow" w:eastAsia="Times New Roman" w:hAnsi="Arial Narrow"/>
                <w:sz w:val="20"/>
                <w:szCs w:val="24"/>
              </w:rPr>
              <w:t>Fluence</w:t>
            </w:r>
            <w:proofErr w:type="spellEnd"/>
          </w:p>
        </w:tc>
        <w:tc>
          <w:tcPr>
            <w:tcW w:w="3828" w:type="dxa"/>
            <w:hideMark/>
          </w:tcPr>
          <w:p w14:paraId="35D54A16"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40,000 </w:t>
            </w:r>
            <w:proofErr w:type="spellStart"/>
            <w:r w:rsidRPr="00AE4AB9">
              <w:rPr>
                <w:rFonts w:ascii="Arial Narrow" w:eastAsia="Times New Roman" w:hAnsi="Arial Narrow"/>
                <w:sz w:val="20"/>
                <w:szCs w:val="24"/>
              </w:rPr>
              <w:t>mJ</w:t>
            </w:r>
            <w:proofErr w:type="spellEnd"/>
            <w:r w:rsidRPr="00AE4AB9">
              <w:rPr>
                <w:rFonts w:ascii="Arial Narrow" w:eastAsia="Times New Roman" w:hAnsi="Arial Narrow"/>
                <w:sz w:val="20"/>
                <w:szCs w:val="24"/>
              </w:rPr>
              <w:t>/mm</w:t>
            </w:r>
            <w:r w:rsidRPr="00AE4AB9">
              <w:rPr>
                <w:rFonts w:ascii="Arial Narrow" w:eastAsia="Times New Roman" w:hAnsi="Arial Narrow"/>
                <w:sz w:val="20"/>
                <w:szCs w:val="24"/>
                <w:vertAlign w:val="superscript"/>
              </w:rPr>
              <w:t>2</w:t>
            </w:r>
          </w:p>
        </w:tc>
        <w:tc>
          <w:tcPr>
            <w:tcW w:w="3543" w:type="dxa"/>
            <w:hideMark/>
          </w:tcPr>
          <w:p w14:paraId="5287F24A"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gt;0.00015% of ALT</w:t>
            </w:r>
          </w:p>
        </w:tc>
      </w:tr>
      <w:tr w:rsidR="00A702C4" w:rsidRPr="00A702C4" w14:paraId="40A911FC" w14:textId="77777777" w:rsidTr="00A702C4">
        <w:tc>
          <w:tcPr>
            <w:tcW w:w="1696" w:type="dxa"/>
            <w:hideMark/>
          </w:tcPr>
          <w:p w14:paraId="3940989D" w14:textId="77777777" w:rsidR="00AE4AB9" w:rsidRPr="00AE4AB9" w:rsidRDefault="00AE4AB9" w:rsidP="00A702C4">
            <w:pPr>
              <w:spacing w:after="0"/>
              <w:ind w:left="29"/>
              <w:rPr>
                <w:rFonts w:ascii="Arial Narrow" w:eastAsia="Times New Roman" w:hAnsi="Arial Narrow"/>
                <w:sz w:val="20"/>
                <w:szCs w:val="24"/>
              </w:rPr>
            </w:pPr>
            <w:r w:rsidRPr="00AE4AB9">
              <w:rPr>
                <w:rFonts w:ascii="Arial Narrow" w:eastAsia="Times New Roman" w:hAnsi="Arial Narrow"/>
                <w:sz w:val="20"/>
                <w:szCs w:val="24"/>
              </w:rPr>
              <w:t>Exposure time</w:t>
            </w:r>
          </w:p>
        </w:tc>
        <w:tc>
          <w:tcPr>
            <w:tcW w:w="3828" w:type="dxa"/>
            <w:hideMark/>
          </w:tcPr>
          <w:p w14:paraId="7E2B8384"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0.1</w:t>
            </w:r>
            <w:r w:rsidR="00A702C4">
              <w:rPr>
                <w:rFonts w:ascii="Arial Narrow" w:eastAsia="Times New Roman" w:hAnsi="Arial Narrow"/>
                <w:sz w:val="20"/>
                <w:szCs w:val="24"/>
              </w:rPr>
              <w:t xml:space="preserve"> second</w:t>
            </w:r>
          </w:p>
        </w:tc>
        <w:tc>
          <w:tcPr>
            <w:tcW w:w="3543" w:type="dxa"/>
            <w:hideMark/>
          </w:tcPr>
          <w:p w14:paraId="66615FE7" w14:textId="77777777" w:rsidR="00AE4AB9" w:rsidRPr="00AE4AB9" w:rsidRDefault="00A702C4" w:rsidP="00A702C4">
            <w:pPr>
              <w:spacing w:after="0"/>
              <w:ind w:left="0"/>
              <w:jc w:val="center"/>
              <w:rPr>
                <w:rFonts w:ascii="Arial Narrow" w:eastAsia="Times New Roman" w:hAnsi="Arial Narrow"/>
                <w:sz w:val="20"/>
                <w:szCs w:val="24"/>
              </w:rPr>
            </w:pPr>
            <w:r>
              <w:rPr>
                <w:rFonts w:ascii="Arial Narrow" w:eastAsia="Times New Roman" w:hAnsi="Arial Narrow"/>
                <w:sz w:val="20"/>
                <w:szCs w:val="24"/>
              </w:rPr>
              <w:t>3 nanoseconds</w:t>
            </w:r>
          </w:p>
        </w:tc>
      </w:tr>
      <w:tr w:rsidR="00A702C4" w:rsidRPr="00A702C4" w14:paraId="5731E178" w14:textId="77777777" w:rsidTr="00A702C4">
        <w:tc>
          <w:tcPr>
            <w:tcW w:w="1696" w:type="dxa"/>
            <w:hideMark/>
          </w:tcPr>
          <w:p w14:paraId="3123CE0F" w14:textId="77777777" w:rsidR="00AE4AB9" w:rsidRPr="00AE4AB9" w:rsidRDefault="00AE4AB9" w:rsidP="00A702C4">
            <w:pPr>
              <w:spacing w:after="0"/>
              <w:ind w:left="29"/>
              <w:rPr>
                <w:rFonts w:ascii="Arial Narrow" w:eastAsia="Times New Roman" w:hAnsi="Arial Narrow"/>
                <w:sz w:val="20"/>
                <w:szCs w:val="24"/>
              </w:rPr>
            </w:pPr>
            <w:r w:rsidRPr="00AE4AB9">
              <w:rPr>
                <w:rFonts w:ascii="Arial Narrow" w:eastAsia="Times New Roman" w:hAnsi="Arial Narrow"/>
                <w:sz w:val="20"/>
                <w:szCs w:val="24"/>
              </w:rPr>
              <w:t>Effect</w:t>
            </w:r>
          </w:p>
        </w:tc>
        <w:tc>
          <w:tcPr>
            <w:tcW w:w="3828" w:type="dxa"/>
            <w:hideMark/>
          </w:tcPr>
          <w:p w14:paraId="45A4E34D"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Thermal damage</w:t>
            </w:r>
          </w:p>
        </w:tc>
        <w:tc>
          <w:tcPr>
            <w:tcW w:w="3543" w:type="dxa"/>
            <w:hideMark/>
          </w:tcPr>
          <w:p w14:paraId="61B0D03F"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No thermal damage</w:t>
            </w:r>
          </w:p>
        </w:tc>
      </w:tr>
    </w:tbl>
    <w:p w14:paraId="2FA3979B" w14:textId="0E592AE0" w:rsidR="007238F4" w:rsidRPr="00A702C4" w:rsidRDefault="00A702C4" w:rsidP="00A702C4">
      <w:pPr>
        <w:spacing w:before="40" w:after="240" w:line="240" w:lineRule="auto"/>
        <w:jc w:val="both"/>
        <w:rPr>
          <w:rFonts w:ascii="Arial Narrow" w:hAnsi="Arial Narrow"/>
          <w:sz w:val="20"/>
        </w:rPr>
      </w:pPr>
      <w:r>
        <w:rPr>
          <w:rFonts w:ascii="Arial Narrow" w:hAnsi="Arial Narrow"/>
          <w:sz w:val="20"/>
        </w:rPr>
        <w:t xml:space="preserve">Source: </w:t>
      </w:r>
      <w:proofErr w:type="spellStart"/>
      <w:r>
        <w:rPr>
          <w:rFonts w:ascii="Arial Narrow" w:hAnsi="Arial Narrow"/>
          <w:sz w:val="20"/>
        </w:rPr>
        <w:t>Sihota</w:t>
      </w:r>
      <w:proofErr w:type="spellEnd"/>
      <w:r>
        <w:rPr>
          <w:rFonts w:ascii="Arial Narrow" w:hAnsi="Arial Narrow"/>
          <w:sz w:val="20"/>
        </w:rPr>
        <w:t xml:space="preserve"> </w:t>
      </w:r>
      <w:r w:rsidR="00A755BE">
        <w:rPr>
          <w:rFonts w:ascii="Arial Narrow" w:hAnsi="Arial Narrow"/>
          <w:sz w:val="20"/>
        </w:rPr>
        <w:fldChar w:fldCharType="begin"/>
      </w:r>
      <w:r w:rsidR="00A755BE">
        <w:rPr>
          <w:rFonts w:ascii="Arial Narrow" w:hAnsi="Arial Narrow"/>
          <w:sz w:val="20"/>
        </w:rPr>
        <w:instrText xml:space="preserve"> ADDIN EN.CITE &lt;EndNote&gt;&lt;Cite ExcludeAuth="1"&gt;&lt;Author&gt;Sihota&lt;/Author&gt;&lt;Year&gt;2011&lt;/Year&gt;&lt;RecNum&gt;811&lt;/RecNum&gt;&lt;DisplayText&gt;(2011)&lt;/DisplayText&gt;&lt;record&gt;&lt;rec-number&gt;811&lt;/rec-number&gt;&lt;foreign-keys&gt;&lt;key app="EN" db-id="wsvssztxiw0dsbeat085zeafe2aa0w0psvpt" timestamp="1488514173"&gt;811&lt;/key&gt;&lt;/foreign-keys&gt;&lt;ref-type name="Journal Article"&gt;17&lt;/ref-type&gt;&lt;contributors&gt;&lt;authors&gt;&lt;author&gt;Sihota, R.&lt;/author&gt;&lt;/authors&gt;&lt;/contributors&gt;&lt;auth-address&gt;Glaucoma Research Facility and Clinical Services, Dr Rajendra Prasad Centre for Ophthalmic Sciences, All India Institute of Medical Sciences, New Delhi, India. rjsihota@hotmail.com&lt;/auth-address&gt;&lt;titles&gt;&lt;title&gt;Lasers in primary open angle glaucoma&lt;/title&gt;&lt;secondary-title&gt;Indian J Ophthalmol&lt;/secondary-title&gt;&lt;/titles&gt;&lt;periodical&gt;&lt;full-title&gt;Indian J Ophthalmol&lt;/full-title&gt;&lt;/periodical&gt;&lt;pages&gt;S114-7&lt;/pages&gt;&lt;volume&gt;59 Suppl&lt;/volume&gt;&lt;edition&gt;2010/12/22&lt;/edition&gt;&lt;keywords&gt;&lt;keyword&gt;Glaucoma, Open-Angle/physiopathology/ surgery&lt;/keyword&gt;&lt;keyword&gt;Humans&lt;/keyword&gt;&lt;keyword&gt;Intraocular Pressure&lt;/keyword&gt;&lt;keyword&gt;Laser Therapy&lt;/keyword&gt;&lt;keyword&gt;Lasers, Gas/ therapeutic use&lt;/keyword&gt;&lt;keyword&gt;Ophthalmologic Surgical Procedures/ methods&lt;/keyword&gt;&lt;keyword&gt;Postoperative Period&lt;/keyword&gt;&lt;keyword&gt;Sclera/surgery&lt;/keyword&gt;&lt;keyword&gt;Trabeculectomy&lt;/keyword&gt;&lt;/keywords&gt;&lt;dates&gt;&lt;year&gt;2011&lt;/year&gt;&lt;pub-dates&gt;&lt;date&gt;Jan&lt;/date&gt;&lt;/pub-dates&gt;&lt;/dates&gt;&lt;isbn&gt;1998-3689 (Electronic)&amp;#xD;0301-4738 (Linking)&lt;/isbn&gt;&lt;accession-num&gt;21150022&lt;/accession-num&gt;&lt;urls&gt;&lt;related-urls&gt;&lt;url&gt;http://www.ijo.in/article.asp?issn=0301-4738;year=2011;volume=59;issue=7;spage=114;epage=117;aulast=Sihota&lt;/url&gt;&lt;/related-urls&gt;&lt;/urls&gt;&lt;custom2&gt;PMC3038499&lt;/custom2&gt;&lt;electronic-resource-num&gt;10.4103/0301-4738.73698&lt;/electronic-resource-num&gt;&lt;remote-database-provider&gt;NLM&lt;/remote-database-provider&gt;&lt;language&gt;eng&lt;/language&gt;&lt;/record&gt;&lt;/Cite&gt;&lt;/EndNote&gt;</w:instrText>
      </w:r>
      <w:r w:rsidR="00A755BE">
        <w:rPr>
          <w:rFonts w:ascii="Arial Narrow" w:hAnsi="Arial Narrow"/>
          <w:sz w:val="20"/>
        </w:rPr>
        <w:fldChar w:fldCharType="separate"/>
      </w:r>
      <w:r w:rsidR="00A755BE">
        <w:rPr>
          <w:rFonts w:ascii="Arial Narrow" w:hAnsi="Arial Narrow"/>
          <w:noProof/>
          <w:sz w:val="20"/>
        </w:rPr>
        <w:t>(2011)</w:t>
      </w:r>
      <w:r w:rsidR="00A755BE">
        <w:rPr>
          <w:rFonts w:ascii="Arial Narrow" w:hAnsi="Arial Narrow"/>
          <w:sz w:val="20"/>
        </w:rPr>
        <w:fldChar w:fldCharType="end"/>
      </w:r>
    </w:p>
    <w:p w14:paraId="31FBD513" w14:textId="4D00327C" w:rsidR="009C6D25" w:rsidRDefault="003C1D7B" w:rsidP="007238F4">
      <w:pPr>
        <w:jc w:val="both"/>
      </w:pPr>
      <w:r>
        <w:t>The NHMRC guidelines recommend</w:t>
      </w:r>
      <w:bookmarkStart w:id="5" w:name="_GoBack"/>
      <w:bookmarkEnd w:id="5"/>
      <w:r>
        <w:t xml:space="preserve"> </w:t>
      </w:r>
      <w:r w:rsidR="009C6D25">
        <w:t xml:space="preserve">laser </w:t>
      </w:r>
      <w:proofErr w:type="spellStart"/>
      <w:r w:rsidR="009C6D25">
        <w:t>trabeculoplasty</w:t>
      </w:r>
      <w:proofErr w:type="spellEnd"/>
      <w:r w:rsidR="009C6D25">
        <w:t xml:space="preserve"> for older patients with glaucoma who are at</w:t>
      </w:r>
      <w:r>
        <w:t xml:space="preserve"> </w:t>
      </w:r>
      <w:r w:rsidR="009C6D25">
        <w:t>risk of visual loss within their lifetime, particularly when the following factors apply:</w:t>
      </w:r>
    </w:p>
    <w:p w14:paraId="252A037C" w14:textId="77777777" w:rsidR="009C6D25" w:rsidRDefault="009C6D25" w:rsidP="00027F9A">
      <w:pPr>
        <w:pStyle w:val="ListParagraph"/>
        <w:numPr>
          <w:ilvl w:val="0"/>
          <w:numId w:val="21"/>
        </w:numPr>
        <w:ind w:left="851"/>
        <w:jc w:val="both"/>
      </w:pPr>
      <w:r>
        <w:t>there is difficulty with administering eye drops</w:t>
      </w:r>
      <w:r w:rsidR="003C1D7B">
        <w:t>;</w:t>
      </w:r>
    </w:p>
    <w:p w14:paraId="57D46DC2" w14:textId="77777777" w:rsidR="009C6D25" w:rsidRDefault="009C6D25" w:rsidP="00027F9A">
      <w:pPr>
        <w:pStyle w:val="ListParagraph"/>
        <w:numPr>
          <w:ilvl w:val="0"/>
          <w:numId w:val="21"/>
        </w:numPr>
        <w:ind w:left="851"/>
        <w:jc w:val="both"/>
      </w:pPr>
      <w:r>
        <w:t>patients are u</w:t>
      </w:r>
      <w:r w:rsidR="003C1D7B">
        <w:t>nresponsive to medication alone;</w:t>
      </w:r>
      <w:r>
        <w:t xml:space="preserve"> or</w:t>
      </w:r>
      <w:r w:rsidR="003C1D7B">
        <w:t>,</w:t>
      </w:r>
    </w:p>
    <w:p w14:paraId="0B8390C8" w14:textId="77777777" w:rsidR="002B5DD3" w:rsidRDefault="009C6D25" w:rsidP="00027F9A">
      <w:pPr>
        <w:pStyle w:val="ListParagraph"/>
        <w:numPr>
          <w:ilvl w:val="0"/>
          <w:numId w:val="21"/>
        </w:numPr>
        <w:ind w:left="851"/>
        <w:jc w:val="both"/>
      </w:pPr>
      <w:proofErr w:type="gramStart"/>
      <w:r>
        <w:t>patients</w:t>
      </w:r>
      <w:proofErr w:type="gramEnd"/>
      <w:r>
        <w:t xml:space="preserve"> are poor candidates for incisional surgery.</w:t>
      </w:r>
    </w:p>
    <w:p w14:paraId="5156124F" w14:textId="77777777" w:rsidR="003C1D7B" w:rsidRPr="002C529D" w:rsidRDefault="002C529D" w:rsidP="003C1D7B">
      <w:pPr>
        <w:jc w:val="both"/>
        <w:rPr>
          <w:i/>
        </w:rPr>
      </w:pPr>
      <w:r>
        <w:rPr>
          <w:i/>
        </w:rPr>
        <w:t>The patients in population 2 fall within these parameters.</w:t>
      </w:r>
    </w:p>
    <w:p w14:paraId="6E094FBE" w14:textId="757448C2" w:rsidR="007B4264" w:rsidRPr="006C1168" w:rsidRDefault="007B4264" w:rsidP="003C1D7B">
      <w:pPr>
        <w:keepNext/>
        <w:jc w:val="both"/>
        <w:rPr>
          <w:i/>
          <w:u w:val="single"/>
        </w:rPr>
      </w:pPr>
      <w:r w:rsidRPr="006C1168">
        <w:rPr>
          <w:i/>
          <w:u w:val="single"/>
        </w:rPr>
        <w:t xml:space="preserve">Population 3: </w:t>
      </w:r>
      <w:r w:rsidR="009D36C0" w:rsidRPr="006C1168">
        <w:rPr>
          <w:i/>
          <w:u w:val="single"/>
        </w:rPr>
        <w:t>Patients with POAG who have</w:t>
      </w:r>
      <w:r w:rsidRPr="006C1168">
        <w:rPr>
          <w:i/>
          <w:u w:val="single"/>
        </w:rPr>
        <w:t xml:space="preserve"> no history of cataract</w:t>
      </w:r>
      <w:r w:rsidR="002D4662">
        <w:rPr>
          <w:i/>
          <w:u w:val="single"/>
        </w:rPr>
        <w:t>s</w:t>
      </w:r>
    </w:p>
    <w:p w14:paraId="76450D34" w14:textId="7E2593C5" w:rsidR="002F03F6" w:rsidRDefault="0033368D" w:rsidP="007B4264">
      <w:pPr>
        <w:jc w:val="both"/>
      </w:pPr>
      <w:r>
        <w:t>Currently, p</w:t>
      </w:r>
      <w:r w:rsidR="007B4264">
        <w:t>atients with no history of cataract</w:t>
      </w:r>
      <w:r w:rsidR="00AA08BA">
        <w:t>s</w:t>
      </w:r>
      <w:r w:rsidR="007B4264">
        <w:t xml:space="preserve"> </w:t>
      </w:r>
      <w:r w:rsidR="00AA08BA">
        <w:t xml:space="preserve">in whom the target IOP is not being achieved </w:t>
      </w:r>
      <w:r>
        <w:t>and</w:t>
      </w:r>
      <w:r w:rsidR="00AA08BA">
        <w:t xml:space="preserve"> laser </w:t>
      </w:r>
      <w:proofErr w:type="spellStart"/>
      <w:r w:rsidR="00AA08BA" w:rsidRPr="00AA08BA">
        <w:t>trabeculoplasty</w:t>
      </w:r>
      <w:proofErr w:type="spellEnd"/>
      <w:r w:rsidR="00AA08BA" w:rsidRPr="00AA08BA">
        <w:t xml:space="preserve"> </w:t>
      </w:r>
      <w:r w:rsidR="00AA08BA">
        <w:t xml:space="preserve">has failed or is not likely to succeed </w:t>
      </w:r>
      <w:r w:rsidR="007B4264">
        <w:t xml:space="preserve">would be considered for incisional surgical approaches, </w:t>
      </w:r>
      <w:r>
        <w:t>such as</w:t>
      </w:r>
      <w:r w:rsidR="007B4264">
        <w:t xml:space="preserve"> </w:t>
      </w:r>
      <w:proofErr w:type="spellStart"/>
      <w:r w:rsidR="007B4264">
        <w:t>trabeculectomy</w:t>
      </w:r>
      <w:proofErr w:type="spellEnd"/>
      <w:r w:rsidR="007B4264">
        <w:t>.</w:t>
      </w:r>
      <w:r>
        <w:t xml:space="preserve"> </w:t>
      </w:r>
      <w:r w:rsidR="00777D65">
        <w:t xml:space="preserve">As </w:t>
      </w:r>
      <w:r w:rsidR="00757845">
        <w:t xml:space="preserve">MIGS </w:t>
      </w:r>
      <w:r w:rsidR="00757845" w:rsidRPr="007B0109">
        <w:t xml:space="preserve">stent implantation </w:t>
      </w:r>
      <w:r w:rsidR="00757845">
        <w:t xml:space="preserve">is being proposed as an alternative procedure </w:t>
      </w:r>
      <w:r w:rsidR="00777D65">
        <w:t>at this stage</w:t>
      </w:r>
      <w:r w:rsidR="00AA08BA">
        <w:t xml:space="preserve">, </w:t>
      </w:r>
      <w:proofErr w:type="spellStart"/>
      <w:r w:rsidR="00AA08BA">
        <w:t>trabeculectomy</w:t>
      </w:r>
      <w:proofErr w:type="spellEnd"/>
      <w:r w:rsidR="00AA08BA">
        <w:t xml:space="preserve"> as well as other </w:t>
      </w:r>
      <w:r w:rsidR="00AA08BA" w:rsidRPr="00AA08BA">
        <w:t>incisional surgical approaches</w:t>
      </w:r>
      <w:r w:rsidR="00AA08BA">
        <w:t xml:space="preserve"> would be </w:t>
      </w:r>
      <w:r>
        <w:t xml:space="preserve">the </w:t>
      </w:r>
      <w:r w:rsidR="00AA08BA">
        <w:t>appropriate comparators to MIGS</w:t>
      </w:r>
      <w:r w:rsidR="007B0109" w:rsidRPr="007B0109">
        <w:t xml:space="preserve"> stent implantation</w:t>
      </w:r>
      <w:r w:rsidR="001D4D69" w:rsidRPr="001D4D69">
        <w:t xml:space="preserve"> </w:t>
      </w:r>
      <w:r w:rsidR="00AA08BA">
        <w:t>in this population.</w:t>
      </w:r>
      <w:r w:rsidR="008F365B">
        <w:t xml:space="preserve"> </w:t>
      </w:r>
      <w:r w:rsidR="008F365B" w:rsidRPr="008F365B">
        <w:t xml:space="preserve">Incisional filtration surgery, including </w:t>
      </w:r>
      <w:proofErr w:type="spellStart"/>
      <w:r w:rsidR="008F365B" w:rsidRPr="008F365B">
        <w:t>trabeculectomy</w:t>
      </w:r>
      <w:proofErr w:type="spellEnd"/>
      <w:r w:rsidR="00027F9A">
        <w:t xml:space="preserve">, is reimbursed under MBS </w:t>
      </w:r>
      <w:r w:rsidR="008F365B" w:rsidRPr="008F365B">
        <w:t>item</w:t>
      </w:r>
      <w:r w:rsidR="00027F9A">
        <w:t xml:space="preserve"> numbers</w:t>
      </w:r>
      <w:r w:rsidR="008F365B" w:rsidRPr="008F365B">
        <w:t xml:space="preserve"> 42746 (first surgery)</w:t>
      </w:r>
      <w:r w:rsidR="00027F9A">
        <w:t xml:space="preserve"> and </w:t>
      </w:r>
      <w:r w:rsidR="008F365B" w:rsidRPr="008F365B">
        <w:t>42749 (subsequent surgeries)</w:t>
      </w:r>
      <w:r w:rsidR="00662967">
        <w:t>.</w:t>
      </w:r>
    </w:p>
    <w:p w14:paraId="0F34B9A1" w14:textId="7184A19E" w:rsidR="00984641" w:rsidRDefault="00984641" w:rsidP="001B6DBB">
      <w:pPr>
        <w:jc w:val="both"/>
      </w:pPr>
      <w:r>
        <w:t xml:space="preserve">The purpose of surgical treatment for </w:t>
      </w:r>
      <w:r w:rsidR="00452BA3">
        <w:t>P</w:t>
      </w:r>
      <w:r>
        <w:t>OAG is to prevent glaucoma-induced visual disability. Incisional surgery is often considered a third choice approach after medication and laser therapy</w:t>
      </w:r>
      <w:r w:rsidR="00F45463">
        <w:t xml:space="preserve"> due to the risk of damaging the natural lens</w:t>
      </w:r>
      <w:r>
        <w:t>.</w:t>
      </w:r>
      <w:r w:rsidR="001B6DBB">
        <w:t xml:space="preserve"> Incisional surgical procedures </w:t>
      </w:r>
      <w:r w:rsidR="009C6D25">
        <w:t>include</w:t>
      </w:r>
      <w:r>
        <w:t>:</w:t>
      </w:r>
    </w:p>
    <w:p w14:paraId="1D3B3BCA" w14:textId="77777777" w:rsidR="001B6DBB" w:rsidRPr="001B6DBB" w:rsidRDefault="00984641" w:rsidP="001E0070">
      <w:pPr>
        <w:rPr>
          <w:i/>
        </w:rPr>
      </w:pPr>
      <w:proofErr w:type="spellStart"/>
      <w:r w:rsidRPr="001B6DBB">
        <w:rPr>
          <w:i/>
        </w:rPr>
        <w:t>T</w:t>
      </w:r>
      <w:r w:rsidR="009C6D25" w:rsidRPr="001B6DBB">
        <w:rPr>
          <w:i/>
        </w:rPr>
        <w:t>rabeculectomy</w:t>
      </w:r>
      <w:proofErr w:type="spellEnd"/>
      <w:r w:rsidRPr="001B6DBB">
        <w:rPr>
          <w:i/>
        </w:rPr>
        <w:t xml:space="preserve">: </w:t>
      </w:r>
    </w:p>
    <w:p w14:paraId="74C1FE8C" w14:textId="0E22EF2A" w:rsidR="00984641" w:rsidRDefault="00984641" w:rsidP="002C748F">
      <w:pPr>
        <w:jc w:val="both"/>
      </w:pPr>
      <w:proofErr w:type="gramStart"/>
      <w:r>
        <w:t xml:space="preserve">Incisional filtering microsurgery </w:t>
      </w:r>
      <w:r w:rsidR="001B6DBB">
        <w:t xml:space="preserve">that </w:t>
      </w:r>
      <w:r>
        <w:t xml:space="preserve">involves surgically creating a drainage channel between the anterior chamber and </w:t>
      </w:r>
      <w:proofErr w:type="spellStart"/>
      <w:r>
        <w:t>subconjunctival</w:t>
      </w:r>
      <w:proofErr w:type="spellEnd"/>
      <w:r>
        <w:t xml:space="preserve"> space</w:t>
      </w:r>
      <w:r w:rsidR="001E0070">
        <w:t>.</w:t>
      </w:r>
      <w:proofErr w:type="gramEnd"/>
      <w:r w:rsidR="001E0070" w:rsidRPr="001E0070">
        <w:t xml:space="preserve"> </w:t>
      </w:r>
      <w:r w:rsidR="001E0070">
        <w:t xml:space="preserve">The </w:t>
      </w:r>
      <w:proofErr w:type="spellStart"/>
      <w:r w:rsidR="001E0070">
        <w:t>subconjunctival</w:t>
      </w:r>
      <w:proofErr w:type="spellEnd"/>
      <w:r w:rsidR="001E0070">
        <w:t xml:space="preserve"> space consists of loose connective </w:t>
      </w:r>
      <w:r w:rsidR="001E0070">
        <w:lastRenderedPageBreak/>
        <w:t>tissue and the surgical dissection and subsequent aqueous flow are believed to stimulate fibrosis</w:t>
      </w:r>
      <w:r w:rsidR="00452BA3">
        <w:t xml:space="preserve"> in this tissue</w:t>
      </w:r>
      <w:r w:rsidR="001E0070">
        <w:t xml:space="preserve"> which reduces the outflow of aqueous over time.</w:t>
      </w:r>
    </w:p>
    <w:p w14:paraId="038061FC" w14:textId="799B1513" w:rsidR="00662967" w:rsidRDefault="00662967" w:rsidP="00662967">
      <w:pPr>
        <w:jc w:val="both"/>
      </w:pPr>
      <w:r>
        <w:t xml:space="preserve">If populations 2 and 3 are combined, the applicant has indicated </w:t>
      </w:r>
      <w:proofErr w:type="spellStart"/>
      <w:r>
        <w:t>trabeculectomy</w:t>
      </w:r>
      <w:proofErr w:type="spellEnd"/>
      <w:r>
        <w:t xml:space="preserve"> would be the appropriate comparator for the merged population. The submission</w:t>
      </w:r>
      <w:r w:rsidR="00980758">
        <w:t>-based assessment</w:t>
      </w:r>
      <w:r>
        <w:t xml:space="preserve"> should be explicit regarding whether laser </w:t>
      </w:r>
      <w:proofErr w:type="spellStart"/>
      <w:r>
        <w:t>trabeculoplasty</w:t>
      </w:r>
      <w:proofErr w:type="spellEnd"/>
      <w:r>
        <w:t xml:space="preserve"> is a prior-treatment, or a possible comparator. </w:t>
      </w:r>
    </w:p>
    <w:p w14:paraId="57E4E170" w14:textId="3E147EFF" w:rsidR="001B6DBB" w:rsidRPr="001B6DBB" w:rsidRDefault="00C3347D" w:rsidP="00C3347D">
      <w:pPr>
        <w:rPr>
          <w:i/>
        </w:rPr>
      </w:pPr>
      <w:r w:rsidRPr="001B6DBB">
        <w:rPr>
          <w:i/>
        </w:rPr>
        <w:t>F</w:t>
      </w:r>
      <w:r w:rsidR="00984641" w:rsidRPr="001B6DBB">
        <w:rPr>
          <w:i/>
        </w:rPr>
        <w:t>iltrating surger</w:t>
      </w:r>
      <w:r w:rsidRPr="001B6DBB">
        <w:rPr>
          <w:i/>
        </w:rPr>
        <w:t>ies,</w:t>
      </w:r>
      <w:r w:rsidR="00984641" w:rsidRPr="001B6DBB">
        <w:rPr>
          <w:i/>
        </w:rPr>
        <w:t xml:space="preserve"> such as deep </w:t>
      </w:r>
      <w:proofErr w:type="spellStart"/>
      <w:r w:rsidR="00984641" w:rsidRPr="001B6DBB">
        <w:rPr>
          <w:i/>
        </w:rPr>
        <w:t>sclerectomy</w:t>
      </w:r>
      <w:proofErr w:type="spellEnd"/>
      <w:r w:rsidR="00AF7ADF" w:rsidRPr="001B6DBB">
        <w:rPr>
          <w:i/>
        </w:rPr>
        <w:t>,</w:t>
      </w:r>
      <w:r w:rsidR="00984641" w:rsidRPr="001B6DBB">
        <w:rPr>
          <w:i/>
        </w:rPr>
        <w:t xml:space="preserve"> </w:t>
      </w:r>
      <w:proofErr w:type="spellStart"/>
      <w:r w:rsidR="00984641" w:rsidRPr="001B6DBB">
        <w:rPr>
          <w:i/>
        </w:rPr>
        <w:t>viscocan</w:t>
      </w:r>
      <w:r w:rsidRPr="001B6DBB">
        <w:rPr>
          <w:i/>
        </w:rPr>
        <w:t>al</w:t>
      </w:r>
      <w:r w:rsidR="00984641" w:rsidRPr="001B6DBB">
        <w:rPr>
          <w:i/>
        </w:rPr>
        <w:t>ostomy</w:t>
      </w:r>
      <w:proofErr w:type="spellEnd"/>
      <w:r w:rsidR="00AF7ADF" w:rsidRPr="001B6DBB">
        <w:rPr>
          <w:i/>
        </w:rPr>
        <w:t xml:space="preserve"> and </w:t>
      </w:r>
      <w:proofErr w:type="spellStart"/>
      <w:r w:rsidR="00AF7ADF" w:rsidRPr="001B6DBB">
        <w:rPr>
          <w:i/>
        </w:rPr>
        <w:t>canaloplasty</w:t>
      </w:r>
      <w:proofErr w:type="spellEnd"/>
      <w:r w:rsidR="00705995">
        <w:rPr>
          <w:i/>
        </w:rPr>
        <w:t>:</w:t>
      </w:r>
    </w:p>
    <w:p w14:paraId="65D97314" w14:textId="3C9AF6B3" w:rsidR="00984641" w:rsidRDefault="001B6DBB" w:rsidP="00705995">
      <w:pPr>
        <w:jc w:val="both"/>
      </w:pPr>
      <w:r>
        <w:t xml:space="preserve">These surgeries </w:t>
      </w:r>
      <w:r w:rsidR="009A4EE7">
        <w:t xml:space="preserve">are not widely used in Australia. They </w:t>
      </w:r>
      <w:r w:rsidR="00C3347D">
        <w:t>have common elements involving the dissection of a superficial and deep scleral flap to create an intra</w:t>
      </w:r>
      <w:r>
        <w:t>-</w:t>
      </w:r>
      <w:r w:rsidR="00C3347D">
        <w:t>scleral lake</w:t>
      </w:r>
      <w:r w:rsidR="002A23BF">
        <w:t xml:space="preserve">, </w:t>
      </w:r>
      <w:r w:rsidR="002A23BF" w:rsidRPr="002A23BF">
        <w:t xml:space="preserve">removal of the </w:t>
      </w:r>
      <w:proofErr w:type="spellStart"/>
      <w:r w:rsidR="002A23BF" w:rsidRPr="002A23BF">
        <w:t>juxtacanalicular</w:t>
      </w:r>
      <w:proofErr w:type="spellEnd"/>
      <w:r w:rsidR="002A23BF" w:rsidRPr="002A23BF">
        <w:t xml:space="preserve"> tissue,</w:t>
      </w:r>
      <w:r w:rsidR="00C3347D">
        <w:t xml:space="preserve"> and a </w:t>
      </w:r>
      <w:proofErr w:type="spellStart"/>
      <w:r w:rsidR="00C3347D">
        <w:t>Descemet’s</w:t>
      </w:r>
      <w:proofErr w:type="spellEnd"/>
      <w:r w:rsidR="00C3347D">
        <w:t xml:space="preserve"> window.</w:t>
      </w:r>
      <w:r w:rsidR="00F45463">
        <w:t xml:space="preserve"> They can be performed after a </w:t>
      </w:r>
      <w:proofErr w:type="spellStart"/>
      <w:r w:rsidR="00F45463">
        <w:t>trabeculectomy</w:t>
      </w:r>
      <w:proofErr w:type="spellEnd"/>
      <w:r w:rsidR="00F45463">
        <w:t xml:space="preserve"> has failed.</w:t>
      </w:r>
    </w:p>
    <w:p w14:paraId="1BAA7AF4" w14:textId="77777777" w:rsidR="00AF7ADF" w:rsidRDefault="00AF7ADF" w:rsidP="00705995">
      <w:pPr>
        <w:jc w:val="both"/>
      </w:pPr>
      <w:proofErr w:type="spellStart"/>
      <w:r w:rsidRPr="00AF7ADF">
        <w:t>Viscocanalostomy</w:t>
      </w:r>
      <w:proofErr w:type="spellEnd"/>
      <w:r>
        <w:t xml:space="preserve"> </w:t>
      </w:r>
      <w:r w:rsidR="00C3347D">
        <w:t xml:space="preserve">involves </w:t>
      </w:r>
      <w:r>
        <w:t>remov</w:t>
      </w:r>
      <w:r w:rsidR="00C3347D">
        <w:t>al of</w:t>
      </w:r>
      <w:r>
        <w:t xml:space="preserve"> the inner wall endothelium of </w:t>
      </w:r>
      <w:proofErr w:type="spellStart"/>
      <w:r>
        <w:t>Schlemm’s</w:t>
      </w:r>
      <w:proofErr w:type="spellEnd"/>
      <w:r>
        <w:t xml:space="preserve"> canal as well as the </w:t>
      </w:r>
      <w:proofErr w:type="spellStart"/>
      <w:r>
        <w:t>juxtacanalicular</w:t>
      </w:r>
      <w:proofErr w:type="spellEnd"/>
      <w:r>
        <w:t xml:space="preserve"> tissue, the normal site of outflow resistance</w:t>
      </w:r>
      <w:r w:rsidR="00C3347D">
        <w:t xml:space="preserve"> and </w:t>
      </w:r>
      <w:r>
        <w:t xml:space="preserve">the superficial flap is closed with 10–0 monofilament nylon sutures </w:t>
      </w:r>
      <w:r w:rsidR="00C3347D">
        <w:t>that</w:t>
      </w:r>
      <w:r>
        <w:t xml:space="preserve"> are applied loosely</w:t>
      </w:r>
      <w:r w:rsidR="00C3347D">
        <w:t>.</w:t>
      </w:r>
    </w:p>
    <w:p w14:paraId="763BA1E1" w14:textId="400794A6" w:rsidR="00AF7ADF" w:rsidRDefault="00694D0B" w:rsidP="00705995">
      <w:pPr>
        <w:jc w:val="both"/>
      </w:pPr>
      <w:r>
        <w:t xml:space="preserve">During </w:t>
      </w:r>
      <w:proofErr w:type="spellStart"/>
      <w:r>
        <w:t>canaloplasty</w:t>
      </w:r>
      <w:proofErr w:type="spellEnd"/>
      <w:r>
        <w:t xml:space="preserve">, the entire circumference of </w:t>
      </w:r>
      <w:proofErr w:type="spellStart"/>
      <w:r>
        <w:t>Schlemm’s</w:t>
      </w:r>
      <w:proofErr w:type="spellEnd"/>
      <w:r>
        <w:t xml:space="preserve"> canal is dilated and extended with a viscoelastic compound, followed by placement of 10/0 polypropylene</w:t>
      </w:r>
      <w:r w:rsidR="00AF7ADF">
        <w:t xml:space="preserve"> </w:t>
      </w:r>
      <w:r>
        <w:t>sutures in the canal under tension</w:t>
      </w:r>
      <w:r w:rsidR="00F45463">
        <w:t>.</w:t>
      </w:r>
    </w:p>
    <w:p w14:paraId="25B480AF" w14:textId="18B96E67" w:rsidR="00A464C6" w:rsidRDefault="00705995" w:rsidP="00705995">
      <w:pPr>
        <w:jc w:val="both"/>
      </w:pPr>
      <w:r>
        <w:t xml:space="preserve">With </w:t>
      </w:r>
      <w:proofErr w:type="spellStart"/>
      <w:r>
        <w:t>s</w:t>
      </w:r>
      <w:r w:rsidR="001B6DBB" w:rsidRPr="00C3347D">
        <w:t>clerectomy</w:t>
      </w:r>
      <w:proofErr w:type="spellEnd"/>
      <w:r>
        <w:t xml:space="preserve">, the </w:t>
      </w:r>
      <w:proofErr w:type="spellStart"/>
      <w:r>
        <w:t>Schlemm's</w:t>
      </w:r>
      <w:proofErr w:type="spellEnd"/>
      <w:r>
        <w:t xml:space="preserve"> canal was de</w:t>
      </w:r>
      <w:r w:rsidR="00A464C6">
        <w:t>-</w:t>
      </w:r>
      <w:r>
        <w:t xml:space="preserve">roofed and the corneal stroma was excised down to </w:t>
      </w:r>
      <w:proofErr w:type="spellStart"/>
      <w:r>
        <w:t>Descemet's</w:t>
      </w:r>
      <w:proofErr w:type="spellEnd"/>
      <w:r>
        <w:t xml:space="preserve"> membrane so that the</w:t>
      </w:r>
      <w:r w:rsidRPr="00705995">
        <w:t xml:space="preserve"> </w:t>
      </w:r>
      <w:r>
        <w:t xml:space="preserve">aqueous humour percolates through the thin remaining </w:t>
      </w:r>
      <w:proofErr w:type="spellStart"/>
      <w:r>
        <w:t>trabeculo-</w:t>
      </w:r>
      <w:r w:rsidR="00A464C6">
        <w:t>D</w:t>
      </w:r>
      <w:r>
        <w:t>escemetic</w:t>
      </w:r>
      <w:proofErr w:type="spellEnd"/>
      <w:r>
        <w:t xml:space="preserve"> membrane. Deep </w:t>
      </w:r>
      <w:proofErr w:type="spellStart"/>
      <w:r>
        <w:t>sclerectomy</w:t>
      </w:r>
      <w:proofErr w:type="spellEnd"/>
      <w:r>
        <w:t xml:space="preserve"> can also be performed with a cylindrical collagen drainage device placed radially in the centre of the deep </w:t>
      </w:r>
      <w:proofErr w:type="spellStart"/>
      <w:r>
        <w:t>sclerectomy</w:t>
      </w:r>
      <w:proofErr w:type="spellEnd"/>
      <w:r>
        <w:t xml:space="preserve"> dissection</w:t>
      </w:r>
      <w:r w:rsidRPr="00705995">
        <w:t>.</w:t>
      </w:r>
    </w:p>
    <w:p w14:paraId="1485710A" w14:textId="20BC1406" w:rsidR="001B6DBB" w:rsidRPr="00705995" w:rsidRDefault="001B6DBB" w:rsidP="00E52441">
      <w:pPr>
        <w:keepNext/>
        <w:rPr>
          <w:i/>
        </w:rPr>
      </w:pPr>
      <w:r w:rsidRPr="00705995">
        <w:rPr>
          <w:i/>
        </w:rPr>
        <w:t>Aqueous</w:t>
      </w:r>
      <w:r w:rsidR="00875DA2">
        <w:rPr>
          <w:i/>
        </w:rPr>
        <w:t>/tube</w:t>
      </w:r>
      <w:r w:rsidRPr="00705995">
        <w:rPr>
          <w:i/>
        </w:rPr>
        <w:t xml:space="preserve"> </w:t>
      </w:r>
      <w:proofErr w:type="gramStart"/>
      <w:r w:rsidRPr="00705995">
        <w:rPr>
          <w:i/>
        </w:rPr>
        <w:t>s</w:t>
      </w:r>
      <w:r w:rsidR="006253BF">
        <w:rPr>
          <w:i/>
        </w:rPr>
        <w:t>hu</w:t>
      </w:r>
      <w:r w:rsidRPr="00705995">
        <w:rPr>
          <w:i/>
        </w:rPr>
        <w:t>nt</w:t>
      </w:r>
      <w:proofErr w:type="gramEnd"/>
      <w:r w:rsidRPr="00705995">
        <w:rPr>
          <w:i/>
        </w:rPr>
        <w:t xml:space="preserve"> implantation</w:t>
      </w:r>
      <w:r w:rsidR="00705995" w:rsidRPr="00705995">
        <w:rPr>
          <w:i/>
        </w:rPr>
        <w:t>:</w:t>
      </w:r>
    </w:p>
    <w:p w14:paraId="60028156" w14:textId="4A5ACA76" w:rsidR="009C6D25" w:rsidRDefault="006876FE" w:rsidP="00A464C6">
      <w:pPr>
        <w:jc w:val="both"/>
      </w:pPr>
      <w:r w:rsidRPr="006876FE">
        <w:t xml:space="preserve">Aqueous shunts </w:t>
      </w:r>
      <w:r>
        <w:t>or tube shunts are devices that</w:t>
      </w:r>
      <w:r w:rsidRPr="006876FE">
        <w:t xml:space="preserve"> create an alternate path for </w:t>
      </w:r>
      <w:r>
        <w:t xml:space="preserve">the </w:t>
      </w:r>
      <w:r w:rsidRPr="006876FE">
        <w:t>aqueous humo</w:t>
      </w:r>
      <w:r>
        <w:t>u</w:t>
      </w:r>
      <w:r w:rsidRPr="006876FE">
        <w:t>r to leave the anterior chamber of the eye and lower IOP</w:t>
      </w:r>
      <w:r>
        <w:t xml:space="preserve">. In general, a </w:t>
      </w:r>
      <w:r w:rsidRPr="006876FE">
        <w:t xml:space="preserve">tube </w:t>
      </w:r>
      <w:r>
        <w:t xml:space="preserve">is implanted </w:t>
      </w:r>
      <w:r w:rsidRPr="006876FE">
        <w:t xml:space="preserve">into the anterior chamber of the eye that drains through a plate attached to the sclera </w:t>
      </w:r>
      <w:r w:rsidRPr="00705995">
        <w:t>and is covered by the eyelid.</w:t>
      </w:r>
      <w:r>
        <w:t xml:space="preserve"> </w:t>
      </w:r>
      <w:r w:rsidR="00705995" w:rsidRPr="00705995">
        <w:t xml:space="preserve">The fluid that collects is then absorbed </w:t>
      </w:r>
      <w:r w:rsidR="00A464C6">
        <w:t>into the bloodstream</w:t>
      </w:r>
      <w:r w:rsidR="00705995" w:rsidRPr="00705995">
        <w:t xml:space="preserve"> and transported out of the eye cavity.</w:t>
      </w:r>
      <w:r w:rsidR="00F45463">
        <w:t xml:space="preserve"> This procedure is usually considered a last-line procedure in patients with advanced disease.</w:t>
      </w:r>
      <w:r w:rsidR="002D6BA9">
        <w:t xml:space="preserve"> </w:t>
      </w:r>
      <w:r w:rsidR="002D6BA9" w:rsidRPr="00980758">
        <w:t>Therefore, aqueous/tube shunt implantation</w:t>
      </w:r>
      <w:r w:rsidR="00F45463" w:rsidRPr="00980758">
        <w:t xml:space="preserve"> </w:t>
      </w:r>
      <w:r w:rsidR="00A87DC1" w:rsidRPr="00980758">
        <w:t>is not</w:t>
      </w:r>
      <w:r w:rsidR="002D6BA9" w:rsidRPr="00980758">
        <w:t xml:space="preserve"> an appropriate comparator for MIGS</w:t>
      </w:r>
      <w:r w:rsidR="007B0109" w:rsidRPr="00980758">
        <w:t xml:space="preserve"> stent implantation</w:t>
      </w:r>
      <w:r w:rsidR="002D6BA9" w:rsidRPr="00980758">
        <w:t xml:space="preserve"> in this population.</w:t>
      </w:r>
      <w:r w:rsidR="002D6BA9">
        <w:t xml:space="preserve"> </w:t>
      </w:r>
      <w:r w:rsidR="00027F9A">
        <w:t>I</w:t>
      </w:r>
      <w:r w:rsidR="00027F9A" w:rsidRPr="00027F9A">
        <w:t>nsertion of a</w:t>
      </w:r>
      <w:r w:rsidR="00027F9A">
        <w:t>queous/tube shunts</w:t>
      </w:r>
      <w:r w:rsidR="00027F9A" w:rsidRPr="00027F9A">
        <w:t xml:space="preserve"> </w:t>
      </w:r>
      <w:r w:rsidR="00027F9A">
        <w:t>is reimbursed under</w:t>
      </w:r>
      <w:r w:rsidR="00027F9A" w:rsidRPr="00027F9A">
        <w:t xml:space="preserve"> MBS item </w:t>
      </w:r>
      <w:r w:rsidR="00027F9A">
        <w:t xml:space="preserve">numbers </w:t>
      </w:r>
      <w:r w:rsidR="00027F9A" w:rsidRPr="00027F9A">
        <w:t>42752 (insertion)</w:t>
      </w:r>
      <w:r w:rsidR="00027F9A">
        <w:t xml:space="preserve"> and</w:t>
      </w:r>
      <w:r w:rsidR="00027F9A" w:rsidRPr="00027F9A">
        <w:t xml:space="preserve"> 42755 (removal)</w:t>
      </w:r>
      <w:r w:rsidR="00027F9A">
        <w:t>.</w:t>
      </w:r>
      <w:r w:rsidR="002D6BA9">
        <w:t xml:space="preserve"> </w:t>
      </w:r>
    </w:p>
    <w:p w14:paraId="5B28A9E4" w14:textId="77777777" w:rsidR="00896845" w:rsidRDefault="002B3338" w:rsidP="005150A4">
      <w:pPr>
        <w:pStyle w:val="Heading3"/>
        <w:keepNext/>
      </w:pPr>
      <w:r>
        <w:t>Rationale</w:t>
      </w:r>
    </w:p>
    <w:p w14:paraId="1FA78C0A" w14:textId="141629FA" w:rsidR="00A87DC1" w:rsidRPr="00980758" w:rsidRDefault="00A87DC1" w:rsidP="005150A4">
      <w:pPr>
        <w:keepLines/>
        <w:jc w:val="both"/>
        <w:rPr>
          <w:highlight w:val="yellow"/>
        </w:rPr>
      </w:pPr>
      <w:r w:rsidRPr="00980758">
        <w:t xml:space="preserve">There are two types of MIGS stent implantation procedures currently </w:t>
      </w:r>
      <w:r w:rsidR="00AE06E6" w:rsidRPr="00980758">
        <w:t xml:space="preserve">being reviewed for </w:t>
      </w:r>
      <w:r w:rsidRPr="00980758">
        <w:t xml:space="preserve">MBS funding: </w:t>
      </w:r>
      <w:proofErr w:type="spellStart"/>
      <w:r w:rsidRPr="00980758">
        <w:t>suprachoroidal</w:t>
      </w:r>
      <w:proofErr w:type="spellEnd"/>
      <w:r w:rsidRPr="00980758">
        <w:t xml:space="preserve"> MIGS s</w:t>
      </w:r>
      <w:r w:rsidR="006253BF" w:rsidRPr="00980758">
        <w:t>te</w:t>
      </w:r>
      <w:r w:rsidRPr="00980758">
        <w:t xml:space="preserve">nt implantation (this application) and trabecular bypass MIGS stent implantation (MBS application 1483). </w:t>
      </w:r>
      <w:r w:rsidR="00870DEF">
        <w:t xml:space="preserve">PASC advised that </w:t>
      </w:r>
      <w:r w:rsidRPr="00980758">
        <w:t xml:space="preserve">trabecular bypass MIGS should be an additional comparator to </w:t>
      </w:r>
      <w:proofErr w:type="spellStart"/>
      <w:r w:rsidRPr="00980758">
        <w:t>suprachoroidal</w:t>
      </w:r>
      <w:proofErr w:type="spellEnd"/>
      <w:r w:rsidRPr="00980758">
        <w:t xml:space="preserve"> MIGS</w:t>
      </w:r>
      <w:r w:rsidR="00E94064" w:rsidRPr="00980758">
        <w:t xml:space="preserve"> for all three populations</w:t>
      </w:r>
      <w:r w:rsidRPr="00980758">
        <w:t>.</w:t>
      </w:r>
    </w:p>
    <w:p w14:paraId="2FDDC98E" w14:textId="264FD2C2" w:rsidR="00073F69" w:rsidRPr="00870DEF" w:rsidRDefault="00073F69" w:rsidP="00185F3C">
      <w:pPr>
        <w:jc w:val="both"/>
      </w:pPr>
      <w:r w:rsidRPr="00C67620">
        <w:t xml:space="preserve">There </w:t>
      </w:r>
      <w:r w:rsidR="00C67620">
        <w:t>is one</w:t>
      </w:r>
      <w:r w:rsidRPr="00C67620">
        <w:t xml:space="preserve"> RCT</w:t>
      </w:r>
      <w:r w:rsidR="00C67620">
        <w:t xml:space="preserve"> listed in the summary of evidence </w:t>
      </w:r>
      <w:r w:rsidRPr="00C67620">
        <w:t xml:space="preserve">investigating the effectiveness of combined </w:t>
      </w:r>
      <w:proofErr w:type="spellStart"/>
      <w:r w:rsidR="00C67620" w:rsidRPr="00C67620">
        <w:t>suprachoroidal</w:t>
      </w:r>
      <w:proofErr w:type="spellEnd"/>
      <w:r w:rsidR="00C67620" w:rsidRPr="00C67620">
        <w:t xml:space="preserve"> </w:t>
      </w:r>
      <w:r w:rsidRPr="00C67620">
        <w:t xml:space="preserve">MIGS </w:t>
      </w:r>
      <w:r w:rsidR="007B0109" w:rsidRPr="00C67620">
        <w:t xml:space="preserve">stent implantation </w:t>
      </w:r>
      <w:r w:rsidRPr="00C67620">
        <w:t xml:space="preserve">and cataract surgery compared with cataract surgery alone. </w:t>
      </w:r>
      <w:r w:rsidRPr="00870DEF">
        <w:t xml:space="preserve">Thus, there is </w:t>
      </w:r>
      <w:r w:rsidR="00C67620" w:rsidRPr="00870DEF">
        <w:t>some</w:t>
      </w:r>
      <w:r w:rsidRPr="00870DEF">
        <w:t xml:space="preserve"> evidence to inform effectiveness of </w:t>
      </w:r>
      <w:proofErr w:type="spellStart"/>
      <w:r w:rsidR="00C67620" w:rsidRPr="00870DEF">
        <w:t>suprachoroidal</w:t>
      </w:r>
      <w:proofErr w:type="spellEnd"/>
      <w:r w:rsidR="00C67620" w:rsidRPr="00870DEF">
        <w:t xml:space="preserve"> </w:t>
      </w:r>
      <w:r w:rsidRPr="00870DEF">
        <w:t>MIGS</w:t>
      </w:r>
      <w:r w:rsidR="007B0109" w:rsidRPr="00870DEF">
        <w:t xml:space="preserve"> </w:t>
      </w:r>
      <w:r w:rsidRPr="00870DEF">
        <w:t xml:space="preserve">in population 1. </w:t>
      </w:r>
    </w:p>
    <w:p w14:paraId="63E30154" w14:textId="4F7551E6" w:rsidR="007551DC" w:rsidRPr="00787A73" w:rsidRDefault="00073F69" w:rsidP="00185F3C">
      <w:pPr>
        <w:jc w:val="both"/>
      </w:pPr>
      <w:r w:rsidRPr="00787A73">
        <w:lastRenderedPageBreak/>
        <w:t>The</w:t>
      </w:r>
      <w:r w:rsidR="00C67620" w:rsidRPr="00787A73">
        <w:t xml:space="preserve">re </w:t>
      </w:r>
      <w:r w:rsidR="00C5202D" w:rsidRPr="00787A73">
        <w:t>may be</w:t>
      </w:r>
      <w:r w:rsidR="00C67620" w:rsidRPr="00787A73">
        <w:t xml:space="preserve"> a</w:t>
      </w:r>
      <w:r w:rsidRPr="00787A73">
        <w:t xml:space="preserve"> lack of </w:t>
      </w:r>
      <w:r w:rsidR="00C67620" w:rsidRPr="00787A73">
        <w:t xml:space="preserve">comparative evidence to </w:t>
      </w:r>
      <w:r w:rsidR="00C5202D" w:rsidRPr="00787A73">
        <w:t xml:space="preserve">inform effectiveness of </w:t>
      </w:r>
      <w:proofErr w:type="spellStart"/>
      <w:r w:rsidR="00C5202D" w:rsidRPr="00787A73">
        <w:t>suprachoroidal</w:t>
      </w:r>
      <w:proofErr w:type="spellEnd"/>
      <w:r w:rsidR="00C5202D" w:rsidRPr="00787A73">
        <w:t xml:space="preserve"> MIGS compared with either laser </w:t>
      </w:r>
      <w:proofErr w:type="spellStart"/>
      <w:r w:rsidR="00C5202D" w:rsidRPr="00787A73">
        <w:t>trabeculoplasty</w:t>
      </w:r>
      <w:proofErr w:type="spellEnd"/>
      <w:r w:rsidR="00C5202D" w:rsidRPr="00787A73">
        <w:t xml:space="preserve"> in</w:t>
      </w:r>
      <w:r w:rsidRPr="00787A73">
        <w:t xml:space="preserve"> population 2 </w:t>
      </w:r>
      <w:r w:rsidR="00B876EC" w:rsidRPr="00787A73">
        <w:t xml:space="preserve">or </w:t>
      </w:r>
      <w:proofErr w:type="spellStart"/>
      <w:r w:rsidR="00C5202D" w:rsidRPr="00787A73">
        <w:t>trabeculectomy</w:t>
      </w:r>
      <w:proofErr w:type="spellEnd"/>
      <w:r w:rsidR="00C5202D" w:rsidRPr="00787A73">
        <w:t xml:space="preserve"> in population 3</w:t>
      </w:r>
      <w:r w:rsidRPr="00787A73">
        <w:t>.</w:t>
      </w:r>
      <w:r w:rsidR="00C5202D" w:rsidRPr="00787A73">
        <w:t xml:space="preserve"> </w:t>
      </w:r>
      <w:r w:rsidR="007551DC" w:rsidRPr="00787A73">
        <w:t xml:space="preserve">Thus, the effectiveness of MIGS </w:t>
      </w:r>
      <w:r w:rsidR="007B0109" w:rsidRPr="00787A73">
        <w:t xml:space="preserve">stent implantation </w:t>
      </w:r>
      <w:r w:rsidR="007551DC" w:rsidRPr="00787A73">
        <w:t xml:space="preserve">may need to be assessed using indirect evidence. </w:t>
      </w:r>
    </w:p>
    <w:p w14:paraId="098DC0CC" w14:textId="77777777" w:rsidR="00896845" w:rsidRPr="00E364F7" w:rsidRDefault="00896845" w:rsidP="000D33DF">
      <w:pPr>
        <w:pStyle w:val="Heading2"/>
      </w:pPr>
      <w:r w:rsidRPr="00E364F7">
        <w:t>Outcomes</w:t>
      </w:r>
    </w:p>
    <w:p w14:paraId="1E2A0FB4" w14:textId="2C451355" w:rsidR="002A66BD" w:rsidRPr="002A66BD" w:rsidRDefault="002A66BD" w:rsidP="000D33DF">
      <w:pPr>
        <w:pStyle w:val="Heading3"/>
      </w:pPr>
      <w:r w:rsidRPr="002A66BD">
        <w:t>Patient relevant</w:t>
      </w:r>
      <w:r w:rsidR="002D4662">
        <w:t xml:space="preserve"> outcomes</w:t>
      </w:r>
    </w:p>
    <w:p w14:paraId="3A4ADE8E" w14:textId="45727B9E" w:rsidR="004C6E78" w:rsidRDefault="004C6E78" w:rsidP="004C6E78">
      <w:pPr>
        <w:ind w:left="2552" w:hanging="2552"/>
        <w:jc w:val="both"/>
      </w:pPr>
      <w:r w:rsidRPr="004C6E78">
        <w:rPr>
          <w:i/>
        </w:rPr>
        <w:t>Clinical Effectiveness:</w:t>
      </w:r>
      <w:r w:rsidRPr="004C6E78">
        <w:tab/>
      </w:r>
      <w:r>
        <w:t>Rate of vision impairment/loss</w:t>
      </w:r>
      <w:r w:rsidRPr="004C6E78">
        <w:t xml:space="preserve">, </w:t>
      </w:r>
      <w:r>
        <w:t xml:space="preserve">proportion of vision </w:t>
      </w:r>
      <w:r w:rsidRPr="004C6E78">
        <w:t>impairment/loss</w:t>
      </w:r>
      <w:r>
        <w:t xml:space="preserve">, time to vision </w:t>
      </w:r>
      <w:r w:rsidRPr="004C6E78">
        <w:t>impairment/loss</w:t>
      </w:r>
      <w:r>
        <w:t xml:space="preserve">, </w:t>
      </w:r>
      <w:r w:rsidR="00513AFE">
        <w:t xml:space="preserve">mean IOP reduction from baseline, </w:t>
      </w:r>
      <w:r>
        <w:t xml:space="preserve">proportion </w:t>
      </w:r>
      <w:r w:rsidR="00513AFE">
        <w:t xml:space="preserve">of patients with IOP reduction ≥ 20%, proportion of patients with IOP ≤ 18 mmHg, </w:t>
      </w:r>
      <w:r>
        <w:t>time to increase in IOP</w:t>
      </w:r>
      <w:r w:rsidR="00763DE2">
        <w:t>,</w:t>
      </w:r>
      <w:r w:rsidR="00763DE2" w:rsidRPr="00763DE2">
        <w:t xml:space="preserve"> </w:t>
      </w:r>
      <w:r w:rsidR="00763DE2">
        <w:t>change in the number of ocular hypotensive medications</w:t>
      </w:r>
      <w:r>
        <w:t>,</w:t>
      </w:r>
      <w:r w:rsidRPr="004C6E78">
        <w:t xml:space="preserve"> </w:t>
      </w:r>
      <w:r w:rsidR="00763DE2">
        <w:t>proportion of patients on medication</w:t>
      </w:r>
      <w:r w:rsidR="00763DE2" w:rsidRPr="004C6E78">
        <w:t xml:space="preserve"> </w:t>
      </w:r>
      <w:r w:rsidRPr="004C6E78">
        <w:t>quality of life</w:t>
      </w:r>
      <w:r>
        <w:t xml:space="preserve"> (effect on daily living activities, e.g. driving, walking, and reading),</w:t>
      </w:r>
      <w:r w:rsidRPr="004C6E78">
        <w:t xml:space="preserve"> </w:t>
      </w:r>
      <w:r>
        <w:t>health-related quality of life (psychological burden due to fear of blindness, social withdrawal, and depression)</w:t>
      </w:r>
      <w:r w:rsidR="00E52441">
        <w:t>.</w:t>
      </w:r>
    </w:p>
    <w:p w14:paraId="1532DF9A" w14:textId="008AE029" w:rsidR="004C6E78" w:rsidRPr="004C6E78" w:rsidRDefault="004C6E78" w:rsidP="00513AFE">
      <w:pPr>
        <w:ind w:left="2552" w:hanging="2552"/>
        <w:jc w:val="both"/>
      </w:pPr>
      <w:r w:rsidRPr="004C6E78">
        <w:rPr>
          <w:i/>
        </w:rPr>
        <w:t>Safety:</w:t>
      </w:r>
      <w:r w:rsidRPr="004C6E78">
        <w:tab/>
      </w:r>
      <w:r w:rsidR="00763DE2">
        <w:t>I</w:t>
      </w:r>
      <w:r w:rsidR="00513AFE">
        <w:t>ntraoperative complications, post-operative ocular complications, secondary surgical interventions</w:t>
      </w:r>
      <w:r w:rsidR="00763DE2">
        <w:t>,</w:t>
      </w:r>
      <w:r w:rsidR="00763DE2" w:rsidRPr="00763DE2">
        <w:t xml:space="preserve"> </w:t>
      </w:r>
      <w:r w:rsidR="00763DE2">
        <w:t>corrected distance visual acuity, visual field mean deviation</w:t>
      </w:r>
      <w:r w:rsidR="00E52441">
        <w:t>.</w:t>
      </w:r>
    </w:p>
    <w:p w14:paraId="5BB8C22D" w14:textId="77777777" w:rsidR="004C6E78" w:rsidRPr="004C6E78" w:rsidRDefault="004C6E78" w:rsidP="000C0C21">
      <w:pPr>
        <w:pStyle w:val="Heading3"/>
        <w:keepNext/>
      </w:pPr>
      <w:r w:rsidRPr="004C6E78">
        <w:t>Healthcare system</w:t>
      </w:r>
    </w:p>
    <w:p w14:paraId="59FE3121" w14:textId="4930F6A5" w:rsidR="004C6E78" w:rsidRPr="004C6E78" w:rsidRDefault="004C6E78" w:rsidP="004C6E78">
      <w:pPr>
        <w:spacing w:before="40" w:line="240" w:lineRule="auto"/>
        <w:ind w:left="2552" w:hanging="2552"/>
        <w:jc w:val="both"/>
        <w:rPr>
          <w:rFonts w:asciiTheme="minorHAnsi" w:eastAsia="SimSun" w:hAnsiTheme="minorHAnsi" w:cs="Tahoma"/>
          <w:szCs w:val="20"/>
          <w:lang w:eastAsia="zh-CN"/>
        </w:rPr>
      </w:pPr>
      <w:r w:rsidRPr="004C6E78">
        <w:rPr>
          <w:rFonts w:asciiTheme="minorHAnsi" w:eastAsia="SimSun" w:hAnsiTheme="minorHAnsi"/>
          <w:i/>
          <w:szCs w:val="20"/>
          <w:lang w:val="en-GB"/>
        </w:rPr>
        <w:t>Cost-effectiveness</w:t>
      </w:r>
      <w:r w:rsidRPr="004C6E78">
        <w:rPr>
          <w:rFonts w:asciiTheme="minorHAnsi" w:eastAsia="SimSun" w:hAnsiTheme="minorHAnsi"/>
          <w:i/>
          <w:szCs w:val="20"/>
          <w:lang w:val="en-GB"/>
        </w:rPr>
        <w:tab/>
      </w:r>
      <w:r w:rsidRPr="004C6E78">
        <w:rPr>
          <w:rFonts w:asciiTheme="minorHAnsi" w:eastAsia="SimSun" w:hAnsiTheme="minorHAnsi" w:cs="Tahoma"/>
          <w:szCs w:val="20"/>
          <w:lang w:eastAsia="zh-CN"/>
        </w:rPr>
        <w:t>Cost, cost per quality adjusted life year or disability adjusted life year, incremental cost-effectiveness ratio</w:t>
      </w:r>
      <w:r w:rsidR="00E52441">
        <w:rPr>
          <w:rFonts w:asciiTheme="minorHAnsi" w:eastAsia="SimSun" w:hAnsiTheme="minorHAnsi" w:cs="Tahoma"/>
          <w:szCs w:val="20"/>
          <w:lang w:eastAsia="zh-CN"/>
        </w:rPr>
        <w:t>.</w:t>
      </w:r>
    </w:p>
    <w:p w14:paraId="07AFB7B4" w14:textId="2F9383B8" w:rsidR="004C6E78" w:rsidRDefault="004C6E78" w:rsidP="004C6E78">
      <w:pPr>
        <w:spacing w:before="40" w:line="240" w:lineRule="auto"/>
        <w:ind w:left="2552" w:hanging="2552"/>
        <w:jc w:val="both"/>
        <w:rPr>
          <w:rFonts w:asciiTheme="minorHAnsi" w:eastAsia="SimSun" w:hAnsiTheme="minorHAnsi"/>
          <w:szCs w:val="20"/>
          <w:lang w:val="en-GB"/>
        </w:rPr>
      </w:pPr>
      <w:r w:rsidRPr="004C6E78">
        <w:rPr>
          <w:rFonts w:asciiTheme="minorHAnsi" w:eastAsia="SimSun" w:hAnsiTheme="minorHAnsi"/>
          <w:i/>
          <w:szCs w:val="20"/>
          <w:lang w:val="en-GB"/>
        </w:rPr>
        <w:t>Financial implications</w:t>
      </w:r>
      <w:r w:rsidRPr="004C6E78">
        <w:rPr>
          <w:rFonts w:asciiTheme="minorHAnsi" w:eastAsia="SimSun" w:hAnsiTheme="minorHAnsi"/>
          <w:i/>
          <w:szCs w:val="20"/>
          <w:lang w:val="en-GB"/>
        </w:rPr>
        <w:tab/>
      </w:r>
      <w:r w:rsidRPr="004C6E78">
        <w:rPr>
          <w:rFonts w:asciiTheme="minorHAnsi" w:eastAsia="SimSun" w:hAnsiTheme="minorHAnsi"/>
          <w:szCs w:val="20"/>
          <w:lang w:val="en-GB"/>
        </w:rPr>
        <w:t xml:space="preserve">Number of patients suitable for treatment, number of patients who have </w:t>
      </w:r>
      <w:r w:rsidR="00E55AB6">
        <w:rPr>
          <w:rFonts w:asciiTheme="minorHAnsi" w:eastAsia="SimSun" w:hAnsiTheme="minorHAnsi"/>
          <w:szCs w:val="20"/>
          <w:lang w:val="en-GB"/>
        </w:rPr>
        <w:t>successful procedure</w:t>
      </w:r>
      <w:r w:rsidRPr="004C6E78">
        <w:rPr>
          <w:rFonts w:asciiTheme="minorHAnsi" w:eastAsia="SimSun" w:hAnsiTheme="minorHAnsi"/>
          <w:szCs w:val="20"/>
          <w:lang w:val="en-GB"/>
        </w:rPr>
        <w:t xml:space="preserve">, number of patients who </w:t>
      </w:r>
      <w:r w:rsidR="00E55AB6">
        <w:rPr>
          <w:rFonts w:asciiTheme="minorHAnsi" w:eastAsia="SimSun" w:hAnsiTheme="minorHAnsi"/>
          <w:szCs w:val="20"/>
          <w:lang w:val="en-GB"/>
        </w:rPr>
        <w:t>require additional treatment (medical or surgical)</w:t>
      </w:r>
      <w:r w:rsidR="00E52441">
        <w:rPr>
          <w:rFonts w:asciiTheme="minorHAnsi" w:eastAsia="SimSun" w:hAnsiTheme="minorHAnsi"/>
          <w:szCs w:val="20"/>
          <w:lang w:val="en-GB"/>
        </w:rPr>
        <w:t>.</w:t>
      </w:r>
    </w:p>
    <w:p w14:paraId="2DBBBBB9" w14:textId="77777777" w:rsidR="002D6BA9" w:rsidRPr="004C6E78" w:rsidRDefault="002D6BA9" w:rsidP="004C6E78">
      <w:pPr>
        <w:spacing w:before="40" w:line="240" w:lineRule="auto"/>
        <w:ind w:left="2552" w:hanging="2552"/>
        <w:jc w:val="both"/>
      </w:pPr>
    </w:p>
    <w:p w14:paraId="5650E730" w14:textId="22F60508" w:rsidR="00896845" w:rsidRDefault="00BD4BE2" w:rsidP="00A46D5E">
      <w:pPr>
        <w:pStyle w:val="Heading1"/>
        <w:keepNext/>
      </w:pPr>
      <w:r>
        <w:t>The</w:t>
      </w:r>
      <w:r w:rsidR="00896845">
        <w:t xml:space="preserve"> clinical</w:t>
      </w:r>
      <w:r w:rsidR="00896845" w:rsidRPr="00896845">
        <w:t xml:space="preserve"> management</w:t>
      </w:r>
      <w:r w:rsidR="00896845">
        <w:t xml:space="preserve"> algorithm</w:t>
      </w:r>
      <w:r w:rsidR="002B3338">
        <w:t xml:space="preserve"> </w:t>
      </w:r>
      <w:r>
        <w:t xml:space="preserve">with and without </w:t>
      </w:r>
      <w:proofErr w:type="spellStart"/>
      <w:r w:rsidR="00A87DC1">
        <w:t>s</w:t>
      </w:r>
      <w:r w:rsidR="00A87DC1" w:rsidRPr="00A87DC1">
        <w:t>uprachoroidal</w:t>
      </w:r>
      <w:proofErr w:type="spellEnd"/>
      <w:r w:rsidR="00A87DC1" w:rsidRPr="00A87DC1">
        <w:t xml:space="preserve"> </w:t>
      </w:r>
      <w:r w:rsidR="00A87DC1">
        <w:t xml:space="preserve">MIGS </w:t>
      </w:r>
      <w:r w:rsidR="002B3338">
        <w:t xml:space="preserve">for </w:t>
      </w:r>
      <w:r>
        <w:t xml:space="preserve">the </w:t>
      </w:r>
      <w:r w:rsidR="002B3338">
        <w:t>identified population</w:t>
      </w:r>
      <w:r>
        <w:t>s</w:t>
      </w:r>
    </w:p>
    <w:p w14:paraId="71CB4D97" w14:textId="3B1FFD40" w:rsidR="00750229" w:rsidRDefault="00750229" w:rsidP="005150A4">
      <w:pPr>
        <w:keepLines/>
        <w:jc w:val="both"/>
      </w:pPr>
      <w:r>
        <w:t>The clinical management algorithm for patients with suspected POAG</w:t>
      </w:r>
      <w:r w:rsidRPr="00662597">
        <w:t>, showing treatment options</w:t>
      </w:r>
      <w:r>
        <w:t xml:space="preserve"> with and without MIGS </w:t>
      </w:r>
      <w:r w:rsidR="00C67620" w:rsidRPr="00C67620">
        <w:t xml:space="preserve">stent implantation </w:t>
      </w:r>
      <w:r w:rsidRPr="00662597">
        <w:t xml:space="preserve">for patients </w:t>
      </w:r>
      <w:r>
        <w:t>with</w:t>
      </w:r>
      <w:r w:rsidRPr="00662597">
        <w:t xml:space="preserve"> </w:t>
      </w:r>
      <w:r>
        <w:t xml:space="preserve">mild </w:t>
      </w:r>
      <w:r w:rsidRPr="00662597">
        <w:t xml:space="preserve">disease through progression to advanced disease </w:t>
      </w:r>
      <w:r>
        <w:t xml:space="preserve">are shown in Figure </w:t>
      </w:r>
      <w:r w:rsidR="005150A4">
        <w:t>1</w:t>
      </w:r>
      <w:r>
        <w:t xml:space="preserve">. The algorithm was adapted from the NHMRC Guidelines </w:t>
      </w:r>
      <w:r w:rsidRPr="00FA1952">
        <w:rPr>
          <w:i/>
        </w:rPr>
        <w:t>For the screening, prognosis, diagnosis, management and prevention of glaucoma</w:t>
      </w:r>
      <w:r>
        <w:t xml:space="preserve"> </w:t>
      </w:r>
      <w:r w:rsidR="00A755BE">
        <w:fldChar w:fldCharType="begin"/>
      </w:r>
      <w:r w:rsidR="00A755BE">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sidR="00A755BE">
        <w:fldChar w:fldCharType="separate"/>
      </w:r>
      <w:r w:rsidR="00A755BE">
        <w:rPr>
          <w:noProof/>
        </w:rPr>
        <w:t>(NHMRC 2010)</w:t>
      </w:r>
      <w:r w:rsidR="00A755BE">
        <w:fldChar w:fldCharType="end"/>
      </w:r>
      <w:r>
        <w:t>.</w:t>
      </w:r>
    </w:p>
    <w:p w14:paraId="500851B8" w14:textId="77777777" w:rsidR="00C5202D" w:rsidRDefault="00C5202D" w:rsidP="00C5202D">
      <w:pPr>
        <w:jc w:val="both"/>
      </w:pPr>
      <w:r>
        <w:t xml:space="preserve">The objective of glaucoma management is to provide a significant and sustained decrease in </w:t>
      </w:r>
      <w:proofErr w:type="spellStart"/>
      <w:r>
        <w:t>lOP</w:t>
      </w:r>
      <w:proofErr w:type="spellEnd"/>
      <w:r>
        <w:t xml:space="preserve"> to minimise the risk of progression (i.e. visual field loss), which impacts on the patient's </w:t>
      </w:r>
      <w:proofErr w:type="spellStart"/>
      <w:r>
        <w:t>QoL</w:t>
      </w:r>
      <w:proofErr w:type="spellEnd"/>
      <w:r>
        <w:t xml:space="preserve">. </w:t>
      </w:r>
    </w:p>
    <w:p w14:paraId="5D617AFF" w14:textId="77777777" w:rsidR="00013E04" w:rsidRDefault="00013E04" w:rsidP="00013E04">
      <w:pPr>
        <w:jc w:val="both"/>
      </w:pPr>
      <w:r>
        <w:t>For the majority of POAG patients, topical hypotensive medication represents the first-line of therapy as they represent the least invasive treatment option. Patients will initiate with a single topical medication, and the dosing frequency and number of therapies</w:t>
      </w:r>
      <w:r w:rsidRPr="0093536C">
        <w:t xml:space="preserve"> </w:t>
      </w:r>
      <w:r>
        <w:t xml:space="preserve">will increase, as required, in order to maintain a target IOP. In patients with cataracts requiring surgery, concurrent MIGS stent implantation (either </w:t>
      </w:r>
      <w:proofErr w:type="spellStart"/>
      <w:r>
        <w:t>s</w:t>
      </w:r>
      <w:r w:rsidRPr="007846E8">
        <w:t>uprachoroidal</w:t>
      </w:r>
      <w:proofErr w:type="spellEnd"/>
      <w:r w:rsidRPr="007846E8">
        <w:t xml:space="preserve"> </w:t>
      </w:r>
      <w:r>
        <w:t xml:space="preserve">or trabecular bypass) offers additional options for lowering IOP. </w:t>
      </w:r>
    </w:p>
    <w:p w14:paraId="7FB87F52" w14:textId="77777777" w:rsidR="00013E04" w:rsidRDefault="00013E04" w:rsidP="00013E04">
      <w:pPr>
        <w:jc w:val="both"/>
      </w:pPr>
      <w:r>
        <w:t xml:space="preserve">As the condition progresses, hypotensive medication may become less efficacious, or patients may become non-compliant. For such patients, surgical treatment options are considered. </w:t>
      </w:r>
    </w:p>
    <w:p w14:paraId="63F96DAA" w14:textId="77777777" w:rsidR="00013E04" w:rsidRDefault="00013E04" w:rsidP="00013E04">
      <w:pPr>
        <w:jc w:val="both"/>
      </w:pPr>
      <w:r>
        <w:lastRenderedPageBreak/>
        <w:t xml:space="preserve">Laser </w:t>
      </w:r>
      <w:proofErr w:type="spellStart"/>
      <w:r>
        <w:t>trabeculoplasty</w:t>
      </w:r>
      <w:proofErr w:type="spellEnd"/>
      <w:r>
        <w:t xml:space="preserve"> is usually considered as the first procedure in patients where IOP cannot be adequately managed with medication alone. MIGS stent implantation is also considered to be an alternative treatment for patients who have had previous cataract surgery at this stage. As the natural lens takes up more space in the eye, there is a risk that MIGS may damage the natural lens. However, there is no such risk in patients who have had cataract surgery.</w:t>
      </w:r>
    </w:p>
    <w:p w14:paraId="72F0FCC7" w14:textId="77777777" w:rsidR="00013E04" w:rsidRDefault="00013E04" w:rsidP="00013E04">
      <w:pPr>
        <w:jc w:val="both"/>
      </w:pPr>
      <w:r>
        <w:t xml:space="preserve">Following laser </w:t>
      </w:r>
      <w:proofErr w:type="spellStart"/>
      <w:r>
        <w:t>trabeculoplasty</w:t>
      </w:r>
      <w:proofErr w:type="spellEnd"/>
      <w:r>
        <w:t xml:space="preserve">, more invasive surgical treatment options, known broadly as ‘filtering’ surgeries, may be considered. The most common first invasive procedure is </w:t>
      </w:r>
      <w:proofErr w:type="spellStart"/>
      <w:r>
        <w:t>trabeculectomy</w:t>
      </w:r>
      <w:proofErr w:type="spellEnd"/>
      <w:r>
        <w:t xml:space="preserve">. In </w:t>
      </w:r>
      <w:proofErr w:type="spellStart"/>
      <w:r>
        <w:t>phakic</w:t>
      </w:r>
      <w:proofErr w:type="spellEnd"/>
      <w:r>
        <w:t xml:space="preserve"> patients who have no history of cataracts and still have their natural lens, MIGS stent implantation is considered to be an alternative option at this stage. In these patents </w:t>
      </w:r>
      <w:proofErr w:type="spellStart"/>
      <w:r w:rsidRPr="0082469D">
        <w:t>trabeculectomy</w:t>
      </w:r>
      <w:proofErr w:type="spellEnd"/>
      <w:r>
        <w:t xml:space="preserve"> could still be performed after the MIGS stent implant has failed.</w:t>
      </w:r>
    </w:p>
    <w:p w14:paraId="45AA2436" w14:textId="77777777" w:rsidR="00787A73" w:rsidRDefault="00787A73" w:rsidP="00787A73">
      <w:pPr>
        <w:jc w:val="both"/>
      </w:pPr>
      <w:proofErr w:type="spellStart"/>
      <w:r>
        <w:t>Sclerectomy</w:t>
      </w:r>
      <w:proofErr w:type="spellEnd"/>
      <w:r>
        <w:t xml:space="preserve">, </w:t>
      </w:r>
      <w:proofErr w:type="spellStart"/>
      <w:r>
        <w:t>viscocanalostomy</w:t>
      </w:r>
      <w:proofErr w:type="spellEnd"/>
      <w:r>
        <w:t xml:space="preserve"> and </w:t>
      </w:r>
      <w:proofErr w:type="spellStart"/>
      <w:r>
        <w:t>canaloplasty</w:t>
      </w:r>
      <w:proofErr w:type="spellEnd"/>
      <w:r>
        <w:t xml:space="preserve"> are not widely used in Australia but may offer further options to patients in whom all previous treatments have failed. The last line of treatment is aqueous/tube shunt implantation. These surgeries are generally reserved for patients with advanced disease. </w:t>
      </w:r>
    </w:p>
    <w:p w14:paraId="2B3C0874" w14:textId="73883ECE" w:rsidR="00787A73" w:rsidRDefault="00787A73" w:rsidP="00787A73">
      <w:pPr>
        <w:jc w:val="both"/>
      </w:pPr>
      <w:r>
        <w:t>I</w:t>
      </w:r>
      <w:r w:rsidR="007E2295">
        <w:t xml:space="preserve">n combining </w:t>
      </w:r>
      <w:r>
        <w:t xml:space="preserve">populations 2 and 3 in the assessment, the appropriate </w:t>
      </w:r>
      <w:r w:rsidRPr="00FD26C2">
        <w:t xml:space="preserve">clinical management algorithm </w:t>
      </w:r>
      <w:r w:rsidR="007E2295">
        <w:t>(</w:t>
      </w:r>
      <w:r w:rsidRPr="00FD26C2">
        <w:t>for</w:t>
      </w:r>
      <w:r>
        <w:t xml:space="preserve"> the combined population</w:t>
      </w:r>
      <w:r w:rsidR="007E2295">
        <w:t>)</w:t>
      </w:r>
      <w:r>
        <w:t xml:space="preserve"> w</w:t>
      </w:r>
      <w:r w:rsidR="007E2295">
        <w:t xml:space="preserve">ill </w:t>
      </w:r>
      <w:r>
        <w:t xml:space="preserve">be that shown for population 2 in Figure 1 </w:t>
      </w:r>
      <w:r w:rsidR="0078326D">
        <w:t>(</w:t>
      </w:r>
      <w:r>
        <w:t xml:space="preserve">if </w:t>
      </w:r>
      <w:r w:rsidR="0078326D">
        <w:t>‘</w:t>
      </w:r>
      <w:r>
        <w:t>conservative therapies</w:t>
      </w:r>
      <w:r w:rsidR="0078326D">
        <w:t>’</w:t>
      </w:r>
      <w:r>
        <w:t xml:space="preserve"> exclude laser </w:t>
      </w:r>
      <w:proofErr w:type="spellStart"/>
      <w:r>
        <w:t>trabeculoplasty</w:t>
      </w:r>
      <w:proofErr w:type="spellEnd"/>
      <w:r w:rsidR="0078326D">
        <w:t>),</w:t>
      </w:r>
      <w:r>
        <w:t xml:space="preserve"> or population 3</w:t>
      </w:r>
      <w:r w:rsidRPr="005119D5">
        <w:t xml:space="preserve"> </w:t>
      </w:r>
      <w:r>
        <w:t xml:space="preserve">if it includes laser </w:t>
      </w:r>
      <w:proofErr w:type="spellStart"/>
      <w:r>
        <w:t>trabeculoplasty</w:t>
      </w:r>
      <w:proofErr w:type="spellEnd"/>
      <w:r>
        <w:t>.</w:t>
      </w:r>
    </w:p>
    <w:p w14:paraId="2E774641" w14:textId="77777777" w:rsidR="00787A73" w:rsidRDefault="00787A73" w:rsidP="00013E04">
      <w:pPr>
        <w:jc w:val="both"/>
      </w:pPr>
    </w:p>
    <w:p w14:paraId="30CEFE8F" w14:textId="77777777" w:rsidR="00787A73" w:rsidRDefault="00787A73" w:rsidP="00013E04">
      <w:pPr>
        <w:jc w:val="both"/>
      </w:pPr>
    </w:p>
    <w:p w14:paraId="554E7EBF" w14:textId="4D3DE32E" w:rsidR="00FA1952" w:rsidRDefault="00DD54A9" w:rsidP="001D6392">
      <w:pPr>
        <w:spacing w:after="120" w:line="240" w:lineRule="auto"/>
        <w:jc w:val="center"/>
      </w:pPr>
      <w:r>
        <w:rPr>
          <w:noProof/>
          <w:lang w:eastAsia="en-AU"/>
        </w:rPr>
        <w:lastRenderedPageBreak/>
        <w:drawing>
          <wp:inline distT="0" distB="0" distL="0" distR="0" wp14:anchorId="5A41491B" wp14:editId="10632539">
            <wp:extent cx="5731510" cy="5341620"/>
            <wp:effectExtent l="0" t="0" r="2540" b="0"/>
            <wp:docPr id="4" name="Picture 4" descr="Topical hypotensive medication represents the first-line of therapy for POAG patients as they represent the least invasive treatment option. Patients will initiate with a single topical mediation, and the dosing frequency and number of therapies will increase, as required, in order to maintain a target IOP. In patients with cataracts requiring surgery, concurrent MIGS offers another option for lowering IOP.&#10;As the condition progresses surgical treatment options are considered with laser trabeculoplasty being the first choice. MIGS is also considered to be an alternative first choice treatment for patients who have had previous cataract surgery as there is no risk of the surgery causing damage to the lens in these patients.&#10;Following laser trabeculoplasty, more invasive surgical treatment options, known broadly as ‘filtering’ surgeries, may be considered. The most common first invasive procedure is trabeculectomy; however, in patients who have no history of cataracts MIGS is an alternative option. In these patents trabeculectomy could still be performed after the MIGS stent implant has failed.&#10;Sclerectomy, viscocanalostomy and canaloplasty are not widely used in Australia but may offer further options to patients in whom all previous treatments have failed. The last line of treatment is aqueous/tube shunt implantation. These surgeries are generally reserved for patients with advanced disease." title="The clinical management algorithm for patients with POAG, showing treatment options with and without suprachoroidal MIGS stent implantation for patients with mild to moderate disease through progression to advanced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inical pathway.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341620"/>
                    </a:xfrm>
                    <a:prstGeom prst="rect">
                      <a:avLst/>
                    </a:prstGeom>
                  </pic:spPr>
                </pic:pic>
              </a:graphicData>
            </a:graphic>
          </wp:inline>
        </w:drawing>
      </w:r>
    </w:p>
    <w:p w14:paraId="6BFE9847" w14:textId="110CB6C0" w:rsidR="00662597" w:rsidRDefault="00662597" w:rsidP="00662597">
      <w:pPr>
        <w:pStyle w:val="TableHeading"/>
      </w:pPr>
      <w:r>
        <w:t xml:space="preserve">Figure </w:t>
      </w:r>
      <w:r w:rsidR="005150A4">
        <w:t>1</w:t>
      </w:r>
      <w:r>
        <w:tab/>
      </w:r>
      <w:r w:rsidR="00D97E2D">
        <w:t>The</w:t>
      </w:r>
      <w:r>
        <w:t xml:space="preserve"> clinical management algorithm for patients with POAG, showing treatment options </w:t>
      </w:r>
      <w:r w:rsidR="00D97E2D">
        <w:t xml:space="preserve">with and without </w:t>
      </w:r>
      <w:proofErr w:type="spellStart"/>
      <w:r w:rsidR="00354E35" w:rsidRPr="00354E35">
        <w:t>suprachoroidal</w:t>
      </w:r>
      <w:proofErr w:type="spellEnd"/>
      <w:r w:rsidR="00354E35" w:rsidRPr="00354E35">
        <w:t xml:space="preserve"> </w:t>
      </w:r>
      <w:r w:rsidR="00D97E2D">
        <w:t xml:space="preserve">MIGS </w:t>
      </w:r>
      <w:r w:rsidR="00D166C6" w:rsidRPr="00354E35">
        <w:t>s</w:t>
      </w:r>
      <w:r w:rsidR="00D166C6">
        <w:t>ten</w:t>
      </w:r>
      <w:r w:rsidR="00D166C6" w:rsidRPr="00354E35">
        <w:t>t</w:t>
      </w:r>
      <w:r w:rsidR="00D166C6">
        <w:t xml:space="preserve"> implantation </w:t>
      </w:r>
      <w:r>
        <w:t xml:space="preserve">for patients </w:t>
      </w:r>
      <w:r w:rsidR="00D97E2D">
        <w:t>with mild to moderate disease</w:t>
      </w:r>
      <w:r>
        <w:t xml:space="preserve"> through progression to advanced disease</w:t>
      </w:r>
    </w:p>
    <w:p w14:paraId="2124CB83" w14:textId="5EFC7470" w:rsidR="00662597" w:rsidRDefault="00662597" w:rsidP="001D4D69">
      <w:pPr>
        <w:spacing w:after="0" w:line="240" w:lineRule="auto"/>
        <w:jc w:val="both"/>
        <w:rPr>
          <w:rFonts w:ascii="Arial Narrow" w:hAnsi="Arial Narrow"/>
          <w:sz w:val="20"/>
        </w:rPr>
      </w:pPr>
      <w:r w:rsidRPr="00FA1952">
        <w:rPr>
          <w:rFonts w:ascii="Arial Narrow" w:hAnsi="Arial Narrow"/>
          <w:sz w:val="20"/>
        </w:rPr>
        <w:t xml:space="preserve">Source: NHMRC </w:t>
      </w:r>
      <w:r w:rsidRPr="00A63FF1">
        <w:rPr>
          <w:rFonts w:ascii="Arial Narrow" w:hAnsi="Arial Narrow"/>
          <w:sz w:val="20"/>
        </w:rPr>
        <w:t>Guidelines</w:t>
      </w:r>
      <w:r w:rsidR="00A63FF1">
        <w:rPr>
          <w:rFonts w:ascii="Arial Narrow" w:hAnsi="Arial Narrow"/>
          <w:sz w:val="20"/>
        </w:rPr>
        <w:t>:</w:t>
      </w:r>
      <w:r w:rsidRPr="00A63FF1">
        <w:rPr>
          <w:rFonts w:ascii="Arial Narrow" w:hAnsi="Arial Narrow"/>
          <w:sz w:val="20"/>
        </w:rPr>
        <w:t xml:space="preserve"> </w:t>
      </w:r>
      <w:r w:rsidRPr="00FA1952">
        <w:rPr>
          <w:rFonts w:ascii="Arial Narrow" w:hAnsi="Arial Narrow"/>
          <w:i/>
          <w:sz w:val="20"/>
        </w:rPr>
        <w:t>For the screening, prognosis, diagnosis, management and prevention of glaucoma</w:t>
      </w:r>
      <w:r w:rsidRPr="00FA1952">
        <w:rPr>
          <w:rFonts w:ascii="Arial Narrow" w:hAnsi="Arial Narrow"/>
          <w:sz w:val="20"/>
        </w:rPr>
        <w:t xml:space="preserve"> </w:t>
      </w:r>
      <w:r w:rsidR="00A755BE">
        <w:rPr>
          <w:rFonts w:ascii="Arial Narrow" w:hAnsi="Arial Narrow"/>
          <w:sz w:val="20"/>
        </w:rPr>
        <w:fldChar w:fldCharType="begin"/>
      </w:r>
      <w:r w:rsidR="00A755BE">
        <w:rPr>
          <w:rFonts w:ascii="Arial Narrow" w:hAnsi="Arial Narrow"/>
          <w:sz w:val="20"/>
        </w:rPr>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sidR="00A755BE">
        <w:rPr>
          <w:rFonts w:ascii="Arial Narrow" w:hAnsi="Arial Narrow"/>
          <w:sz w:val="20"/>
        </w:rPr>
        <w:fldChar w:fldCharType="separate"/>
      </w:r>
      <w:r w:rsidR="00A755BE">
        <w:rPr>
          <w:rFonts w:ascii="Arial Narrow" w:hAnsi="Arial Narrow"/>
          <w:noProof/>
          <w:sz w:val="20"/>
        </w:rPr>
        <w:t>(NHMRC 2010)</w:t>
      </w:r>
      <w:r w:rsidR="00A755BE">
        <w:rPr>
          <w:rFonts w:ascii="Arial Narrow" w:hAnsi="Arial Narrow"/>
          <w:sz w:val="20"/>
        </w:rPr>
        <w:fldChar w:fldCharType="end"/>
      </w:r>
    </w:p>
    <w:p w14:paraId="720CA7EE" w14:textId="14286C7C" w:rsidR="00662597" w:rsidRDefault="00662597" w:rsidP="005A2F38">
      <w:pPr>
        <w:spacing w:after="0" w:line="240" w:lineRule="auto"/>
        <w:jc w:val="both"/>
        <w:rPr>
          <w:rFonts w:ascii="Arial Narrow" w:hAnsi="Arial Narrow"/>
          <w:sz w:val="20"/>
        </w:rPr>
      </w:pPr>
      <w:r>
        <w:rPr>
          <w:rFonts w:ascii="Arial Narrow" w:hAnsi="Arial Narrow"/>
          <w:sz w:val="20"/>
        </w:rPr>
        <w:t xml:space="preserve">The addition of </w:t>
      </w:r>
      <w:proofErr w:type="spellStart"/>
      <w:r w:rsidR="00354E35" w:rsidRPr="00354E35">
        <w:rPr>
          <w:rFonts w:ascii="Arial Narrow" w:hAnsi="Arial Narrow"/>
          <w:sz w:val="20"/>
        </w:rPr>
        <w:t>suprachoroidal</w:t>
      </w:r>
      <w:proofErr w:type="spellEnd"/>
      <w:r w:rsidR="00354E35" w:rsidRPr="00354E35">
        <w:rPr>
          <w:rFonts w:ascii="Arial Narrow" w:hAnsi="Arial Narrow"/>
          <w:sz w:val="20"/>
        </w:rPr>
        <w:t xml:space="preserve"> </w:t>
      </w:r>
      <w:r>
        <w:rPr>
          <w:rFonts w:ascii="Arial Narrow" w:hAnsi="Arial Narrow"/>
          <w:sz w:val="20"/>
        </w:rPr>
        <w:t xml:space="preserve">MIGS </w:t>
      </w:r>
      <w:r w:rsidR="00F15A62" w:rsidRPr="00354E35">
        <w:rPr>
          <w:rFonts w:ascii="Arial Narrow" w:hAnsi="Arial Narrow"/>
          <w:sz w:val="20"/>
        </w:rPr>
        <w:t>s</w:t>
      </w:r>
      <w:r w:rsidR="00F15A62">
        <w:rPr>
          <w:rFonts w:ascii="Arial Narrow" w:hAnsi="Arial Narrow"/>
          <w:sz w:val="20"/>
        </w:rPr>
        <w:t>ten</w:t>
      </w:r>
      <w:r w:rsidR="00F15A62" w:rsidRPr="00354E35">
        <w:rPr>
          <w:rFonts w:ascii="Arial Narrow" w:hAnsi="Arial Narrow"/>
          <w:sz w:val="20"/>
        </w:rPr>
        <w:t xml:space="preserve">t </w:t>
      </w:r>
      <w:r w:rsidR="003F0E2F">
        <w:rPr>
          <w:rFonts w:ascii="Arial Narrow" w:hAnsi="Arial Narrow"/>
          <w:sz w:val="20"/>
        </w:rPr>
        <w:t>impl</w:t>
      </w:r>
      <w:r w:rsidR="00F15A62">
        <w:rPr>
          <w:rFonts w:ascii="Arial Narrow" w:hAnsi="Arial Narrow"/>
          <w:sz w:val="20"/>
        </w:rPr>
        <w:t xml:space="preserve">antation </w:t>
      </w:r>
      <w:r w:rsidR="001D4D69">
        <w:rPr>
          <w:rFonts w:ascii="Arial Narrow" w:hAnsi="Arial Narrow"/>
          <w:sz w:val="20"/>
        </w:rPr>
        <w:t>as a treatment option is shown in red for all three populations</w:t>
      </w:r>
    </w:p>
    <w:p w14:paraId="0F96C45C" w14:textId="235106D2" w:rsidR="005A2F38" w:rsidRDefault="005A2F38" w:rsidP="001D4D69">
      <w:pPr>
        <w:spacing w:after="240" w:line="240" w:lineRule="auto"/>
        <w:jc w:val="both"/>
        <w:rPr>
          <w:rFonts w:ascii="Arial Narrow" w:hAnsi="Arial Narrow"/>
          <w:sz w:val="20"/>
        </w:rPr>
      </w:pPr>
      <w:r>
        <w:rPr>
          <w:rFonts w:ascii="Arial Narrow" w:hAnsi="Arial Narrow"/>
          <w:sz w:val="20"/>
        </w:rPr>
        <w:t>IOP = intraocular pressure; MIGS = micro-invasive glaucoma surgery; POAG = primary open-angle glaucoma</w:t>
      </w:r>
    </w:p>
    <w:p w14:paraId="61593E0D" w14:textId="77777777" w:rsidR="00E968F6" w:rsidRDefault="003E0382" w:rsidP="000D33DF">
      <w:pPr>
        <w:pStyle w:val="Heading1"/>
      </w:pPr>
      <w:r>
        <w:t xml:space="preserve">Proposed </w:t>
      </w:r>
      <w:r w:rsidR="002B226C">
        <w:t xml:space="preserve">economic </w:t>
      </w:r>
      <w:r w:rsidR="009E5295">
        <w:t>evaluation</w:t>
      </w:r>
    </w:p>
    <w:p w14:paraId="21FE5CD6" w14:textId="6F19A76C" w:rsidR="00750229" w:rsidRPr="00B77346" w:rsidRDefault="009E7BAB" w:rsidP="00750229">
      <w:pPr>
        <w:jc w:val="both"/>
      </w:pPr>
      <w:r>
        <w:t xml:space="preserve">The applicant has predicted that </w:t>
      </w:r>
      <w:proofErr w:type="spellStart"/>
      <w:r>
        <w:t>s</w:t>
      </w:r>
      <w:r w:rsidR="00354E35" w:rsidRPr="00354E35">
        <w:t>uprachoroidal</w:t>
      </w:r>
      <w:proofErr w:type="spellEnd"/>
      <w:r w:rsidR="00354E35" w:rsidRPr="00354E35">
        <w:t xml:space="preserve"> </w:t>
      </w:r>
      <w:r w:rsidR="0089251E" w:rsidRPr="0089251E">
        <w:t xml:space="preserve">MIGS </w:t>
      </w:r>
      <w:r w:rsidR="00B77346">
        <w:t>(</w:t>
      </w:r>
      <w:r w:rsidR="0089251E" w:rsidRPr="0089251E">
        <w:t>in conjunction with cataract surgery</w:t>
      </w:r>
      <w:r w:rsidR="00B77346">
        <w:t>,</w:t>
      </w:r>
      <w:r w:rsidR="0089251E" w:rsidRPr="0089251E">
        <w:t xml:space="preserve"> </w:t>
      </w:r>
      <w:r w:rsidR="0089251E">
        <w:t>plus t</w:t>
      </w:r>
      <w:r w:rsidR="0089251E" w:rsidRPr="0089251E">
        <w:t>opical hypotensive medication</w:t>
      </w:r>
      <w:r w:rsidR="00B77346">
        <w:t>)</w:t>
      </w:r>
      <w:r w:rsidR="0089251E" w:rsidRPr="0089251E">
        <w:t xml:space="preserve"> </w:t>
      </w:r>
      <w:r>
        <w:t>will be</w:t>
      </w:r>
      <w:r w:rsidR="0089251E" w:rsidRPr="0089251E">
        <w:t xml:space="preserve"> superior in terms of comparative clinical effectiveness</w:t>
      </w:r>
      <w:r w:rsidR="00B77346">
        <w:t>,</w:t>
      </w:r>
      <w:r w:rsidR="0089251E" w:rsidRPr="0089251E">
        <w:t xml:space="preserve"> and </w:t>
      </w:r>
      <w:r w:rsidR="00B876EC">
        <w:t xml:space="preserve">inferior in terms of </w:t>
      </w:r>
      <w:r w:rsidR="0089251E" w:rsidRPr="0089251E">
        <w:t xml:space="preserve">safety </w:t>
      </w:r>
      <w:r w:rsidR="00B77346">
        <w:t>(</w:t>
      </w:r>
      <w:r w:rsidR="0089251E" w:rsidRPr="0089251E">
        <w:t xml:space="preserve">compared </w:t>
      </w:r>
      <w:r w:rsidR="00B876EC">
        <w:t>with</w:t>
      </w:r>
      <w:r w:rsidR="00B876EC" w:rsidRPr="0089251E">
        <w:t xml:space="preserve"> </w:t>
      </w:r>
      <w:r w:rsidR="0089251E" w:rsidRPr="0089251E">
        <w:t>patients treated for cataract surgery</w:t>
      </w:r>
      <w:r w:rsidR="00B77346">
        <w:t>,</w:t>
      </w:r>
      <w:r w:rsidR="0089251E" w:rsidRPr="0089251E">
        <w:t xml:space="preserve"> plus topical hypotensive medication</w:t>
      </w:r>
      <w:r w:rsidR="00B77346">
        <w:t>)</w:t>
      </w:r>
      <w:r w:rsidR="0089251E">
        <w:t xml:space="preserve"> in population 1</w:t>
      </w:r>
      <w:r w:rsidR="0089251E" w:rsidRPr="0089251E">
        <w:t>.</w:t>
      </w:r>
      <w:r>
        <w:t xml:space="preserve"> </w:t>
      </w:r>
      <w:r w:rsidR="00D62698" w:rsidRPr="00763DE2">
        <w:t xml:space="preserve">The applicant </w:t>
      </w:r>
      <w:r>
        <w:t xml:space="preserve">also </w:t>
      </w:r>
      <w:r w:rsidR="00D62698" w:rsidRPr="00763DE2">
        <w:t xml:space="preserve">predicts a claim of </w:t>
      </w:r>
      <w:r w:rsidR="00D62698" w:rsidRPr="00D62698">
        <w:t>at least non-inferior</w:t>
      </w:r>
      <w:r w:rsidR="00D62698">
        <w:t>ity</w:t>
      </w:r>
      <w:r w:rsidR="00D62698" w:rsidRPr="00763DE2">
        <w:t xml:space="preserve"> for effectiveness</w:t>
      </w:r>
      <w:r w:rsidR="00D62698" w:rsidRPr="00D62698">
        <w:t xml:space="preserve"> and safety </w:t>
      </w:r>
      <w:r w:rsidR="00D62698">
        <w:t xml:space="preserve">of </w:t>
      </w:r>
      <w:proofErr w:type="spellStart"/>
      <w:r w:rsidR="00354E35" w:rsidRPr="00354E35">
        <w:t>suprachoroidal</w:t>
      </w:r>
      <w:proofErr w:type="spellEnd"/>
      <w:r w:rsidR="00354E35" w:rsidRPr="00354E35">
        <w:t xml:space="preserve"> </w:t>
      </w:r>
      <w:r w:rsidR="00D62698">
        <w:t>MIGS</w:t>
      </w:r>
      <w:r w:rsidR="00B77346">
        <w:t>,</w:t>
      </w:r>
      <w:r w:rsidR="00D62698">
        <w:t xml:space="preserve"> </w:t>
      </w:r>
      <w:r w:rsidR="004A5B25" w:rsidRPr="004A5B25">
        <w:t xml:space="preserve">plus standard of care </w:t>
      </w:r>
      <w:r w:rsidR="00B77346">
        <w:t>(</w:t>
      </w:r>
      <w:r w:rsidR="00D62698" w:rsidRPr="00D62698">
        <w:t xml:space="preserve">compared </w:t>
      </w:r>
      <w:r w:rsidR="00D62698">
        <w:t>with</w:t>
      </w:r>
      <w:r w:rsidR="00D62698" w:rsidRPr="00D62698">
        <w:t xml:space="preserve"> laser </w:t>
      </w:r>
      <w:proofErr w:type="spellStart"/>
      <w:r w:rsidR="00D62698" w:rsidRPr="00D62698">
        <w:t>trabeculoplasty</w:t>
      </w:r>
      <w:proofErr w:type="spellEnd"/>
      <w:r w:rsidR="00B77346">
        <w:t>,</w:t>
      </w:r>
      <w:r w:rsidR="00D62698" w:rsidRPr="00D62698">
        <w:t xml:space="preserve"> </w:t>
      </w:r>
      <w:r w:rsidR="004A5B25" w:rsidRPr="004A5B25">
        <w:t>plus standard of care</w:t>
      </w:r>
      <w:r w:rsidR="00B77346">
        <w:t>)</w:t>
      </w:r>
      <w:r w:rsidR="004A5B25" w:rsidRPr="004A5B25">
        <w:t xml:space="preserve"> </w:t>
      </w:r>
      <w:r w:rsidR="00D62698">
        <w:t>for population 2</w:t>
      </w:r>
      <w:r w:rsidR="004A5B25">
        <w:t xml:space="preserve">. For population 3, the claim is </w:t>
      </w:r>
      <w:r w:rsidR="00B876EC" w:rsidRPr="00B876EC">
        <w:t>inferiority for effectiveness</w:t>
      </w:r>
      <w:r w:rsidR="00B77346">
        <w:t>,</w:t>
      </w:r>
      <w:r w:rsidR="00B876EC" w:rsidRPr="00B876EC">
        <w:t xml:space="preserve"> and </w:t>
      </w:r>
      <w:r w:rsidR="00B876EC">
        <w:t xml:space="preserve">superiority for </w:t>
      </w:r>
      <w:r w:rsidR="00B876EC" w:rsidRPr="00B876EC">
        <w:t xml:space="preserve">safety of </w:t>
      </w:r>
      <w:proofErr w:type="spellStart"/>
      <w:r w:rsidR="00B876EC" w:rsidRPr="00B876EC">
        <w:t>suprachoroidal</w:t>
      </w:r>
      <w:proofErr w:type="spellEnd"/>
      <w:r w:rsidR="00B876EC" w:rsidRPr="00B876EC">
        <w:t xml:space="preserve"> MIGS </w:t>
      </w:r>
      <w:r w:rsidR="00B77346">
        <w:t>(</w:t>
      </w:r>
      <w:r w:rsidR="004A5B25">
        <w:t>over</w:t>
      </w:r>
      <w:r w:rsidR="00B876EC" w:rsidRPr="00B876EC">
        <w:t xml:space="preserve"> </w:t>
      </w:r>
      <w:proofErr w:type="spellStart"/>
      <w:r w:rsidR="00D62698" w:rsidRPr="00D62698">
        <w:t>trabeculotomy</w:t>
      </w:r>
      <w:proofErr w:type="spellEnd"/>
      <w:r w:rsidR="00B77346">
        <w:t>)</w:t>
      </w:r>
      <w:r w:rsidR="00D62698" w:rsidRPr="00D62698">
        <w:t>.</w:t>
      </w:r>
      <w:r w:rsidR="00D62698">
        <w:t xml:space="preserve"> </w:t>
      </w:r>
      <w:r w:rsidR="00750229" w:rsidRPr="00B77346">
        <w:t xml:space="preserve">On the basis of these claims, </w:t>
      </w:r>
      <w:r w:rsidR="00B77346">
        <w:t xml:space="preserve">PASC advised </w:t>
      </w:r>
      <w:r w:rsidR="00750229" w:rsidRPr="00B77346">
        <w:t>the appropriate type of economic evaluation would be either a cost-effectiveness or cost-utility analysis.</w:t>
      </w:r>
    </w:p>
    <w:p w14:paraId="713E1690" w14:textId="4638D438" w:rsidR="00A03F5B" w:rsidRPr="00B77346" w:rsidRDefault="00B77346" w:rsidP="00A03F5B">
      <w:pPr>
        <w:jc w:val="both"/>
      </w:pPr>
      <w:r>
        <w:lastRenderedPageBreak/>
        <w:t xml:space="preserve">PASC considered that </w:t>
      </w:r>
      <w:r w:rsidR="00A03F5B" w:rsidRPr="00B77346">
        <w:t xml:space="preserve">a comparison between </w:t>
      </w:r>
      <w:proofErr w:type="spellStart"/>
      <w:r w:rsidR="00A03F5B" w:rsidRPr="00B77346">
        <w:t>suprachoroidal</w:t>
      </w:r>
      <w:proofErr w:type="spellEnd"/>
      <w:r w:rsidR="00A03F5B" w:rsidRPr="00B77346">
        <w:t xml:space="preserve"> MIGS and trabecular bypass MIGS </w:t>
      </w:r>
      <w:r w:rsidR="009E7BAB" w:rsidRPr="00B77346">
        <w:t xml:space="preserve">stent implantation procedures </w:t>
      </w:r>
      <w:r w:rsidR="00A03F5B" w:rsidRPr="00B77346">
        <w:t>be included in the submission</w:t>
      </w:r>
      <w:r>
        <w:t>-based assessment</w:t>
      </w:r>
      <w:r w:rsidR="00A03F5B" w:rsidRPr="00B77346">
        <w:t xml:space="preserve">. If the evidence suggests the different MIGS stent implantation procedures are equivalent, a cost-minimisation approach would be appropriate. </w:t>
      </w:r>
    </w:p>
    <w:p w14:paraId="11C4427E" w14:textId="2ABB7BC0" w:rsidR="00750229" w:rsidRDefault="00750229" w:rsidP="00750229">
      <w:pPr>
        <w:jc w:val="both"/>
      </w:pPr>
      <w:r w:rsidRPr="008B7F5D">
        <w:t xml:space="preserve">The </w:t>
      </w:r>
      <w:r w:rsidRPr="008B7F5D">
        <w:rPr>
          <w:i/>
        </w:rPr>
        <w:t>Technical Guidelines for preparing assessment reports for the Medical Services Advisory Committee</w:t>
      </w:r>
      <w:r>
        <w:rPr>
          <w:rStyle w:val="FootnoteReference"/>
          <w:i/>
        </w:rPr>
        <w:footnoteReference w:id="5"/>
      </w:r>
      <w:r>
        <w:t xml:space="preserve"> </w:t>
      </w:r>
      <w:r w:rsidRPr="008B7F5D">
        <w:t xml:space="preserve">outline how to structure the decision analytic model underpinning the proposed economic evaluation, which is informed by the final structure of the PICO agreed to by </w:t>
      </w:r>
      <w:r w:rsidR="00EA5731">
        <w:t>PASC.</w:t>
      </w:r>
    </w:p>
    <w:p w14:paraId="7ABEB6E7" w14:textId="77777777" w:rsidR="00752491" w:rsidRDefault="00752491" w:rsidP="000D33DF">
      <w:pPr>
        <w:pStyle w:val="Heading1"/>
      </w:pPr>
      <w:r>
        <w:t>Proposed item descriptor</w:t>
      </w:r>
    </w:p>
    <w:p w14:paraId="770493D8" w14:textId="0D51105E" w:rsidR="00777D65" w:rsidRDefault="00681F11" w:rsidP="00750229">
      <w:pPr>
        <w:jc w:val="both"/>
      </w:pPr>
      <w:r>
        <w:t xml:space="preserve">The </w:t>
      </w:r>
      <w:proofErr w:type="spellStart"/>
      <w:r>
        <w:t>CyPass</w:t>
      </w:r>
      <w:proofErr w:type="spellEnd"/>
      <w:r>
        <w:t xml:space="preserve"> </w:t>
      </w:r>
      <w:proofErr w:type="spellStart"/>
      <w:r w:rsidRPr="00681F11">
        <w:t>suprachoroidal</w:t>
      </w:r>
      <w:proofErr w:type="spellEnd"/>
      <w:r w:rsidRPr="00681F11">
        <w:t xml:space="preserve"> s</w:t>
      </w:r>
      <w:r w:rsidR="006253BF">
        <w:t>te</w:t>
      </w:r>
      <w:r w:rsidRPr="00681F11">
        <w:t xml:space="preserve">nt </w:t>
      </w:r>
      <w:r w:rsidR="00D84765" w:rsidRPr="00D84765">
        <w:t xml:space="preserve">has been </w:t>
      </w:r>
      <w:r>
        <w:t xml:space="preserve">registered by the TGA since 2009 and </w:t>
      </w:r>
      <w:proofErr w:type="spellStart"/>
      <w:r w:rsidRPr="00681F11">
        <w:t>suprachoroidal</w:t>
      </w:r>
      <w:proofErr w:type="spellEnd"/>
      <w:r w:rsidRPr="00681F11">
        <w:t xml:space="preserve"> </w:t>
      </w:r>
      <w:r>
        <w:t xml:space="preserve">MIGS </w:t>
      </w:r>
      <w:r w:rsidR="00D84765" w:rsidRPr="00D84765">
        <w:t>has been funded under MBS item number 42758 (</w:t>
      </w:r>
      <w:proofErr w:type="spellStart"/>
      <w:r w:rsidR="00D84765" w:rsidRPr="00D84765">
        <w:t>goniotomy</w:t>
      </w:r>
      <w:proofErr w:type="spellEnd"/>
      <w:r w:rsidR="00D84765" w:rsidRPr="00D84765">
        <w:t>). However, an M</w:t>
      </w:r>
      <w:r w:rsidR="009E7BAB">
        <w:t>BS</w:t>
      </w:r>
      <w:r w:rsidR="00D84765" w:rsidRPr="00D84765">
        <w:t xml:space="preserve"> review determined that item 42758 </w:t>
      </w:r>
      <w:r w:rsidR="002607B8">
        <w:t>was never intended to</w:t>
      </w:r>
      <w:r w:rsidR="00D84765" w:rsidRPr="00D84765">
        <w:t xml:space="preserve"> cover implantation of MIGS stents</w:t>
      </w:r>
      <w:r w:rsidR="002607B8">
        <w:t>,</w:t>
      </w:r>
      <w:r w:rsidR="00D84765" w:rsidRPr="00D84765">
        <w:t xml:space="preserve"> and an amendment explicitly excluding this procedure </w:t>
      </w:r>
      <w:r w:rsidR="002607B8">
        <w:t>was included in</w:t>
      </w:r>
      <w:r w:rsidR="00D84765" w:rsidRPr="00D84765">
        <w:t xml:space="preserve"> this item </w:t>
      </w:r>
      <w:proofErr w:type="spellStart"/>
      <w:r w:rsidR="00D84765" w:rsidRPr="00D84765">
        <w:t>number</w:t>
      </w:r>
      <w:r w:rsidR="002607B8">
        <w:t>from</w:t>
      </w:r>
      <w:proofErr w:type="spellEnd"/>
      <w:r w:rsidR="00D84765" w:rsidRPr="00D84765">
        <w:t xml:space="preserve"> 1 May 2017.</w:t>
      </w:r>
      <w:r w:rsidR="00283C03">
        <w:t xml:space="preserve"> </w:t>
      </w:r>
      <w:r w:rsidR="002607B8">
        <w:t>This MSAC application is</w:t>
      </w:r>
      <w:r w:rsidR="00812D1F">
        <w:t xml:space="preserve"> seeking a new MBS item for delivery of MIGS </w:t>
      </w:r>
      <w:proofErr w:type="spellStart"/>
      <w:r w:rsidR="00882341">
        <w:t>suprachoroidal</w:t>
      </w:r>
      <w:proofErr w:type="spellEnd"/>
      <w:r w:rsidR="00882341">
        <w:t xml:space="preserve"> s</w:t>
      </w:r>
      <w:r w:rsidR="006253BF">
        <w:t>te</w:t>
      </w:r>
      <w:r w:rsidR="00882341">
        <w:t>nt</w:t>
      </w:r>
      <w:r w:rsidR="00812D1F">
        <w:t xml:space="preserve"> in the nominated patient population</w:t>
      </w:r>
      <w:r w:rsidR="00D84765">
        <w:t>s</w:t>
      </w:r>
      <w:r w:rsidR="000C0C21">
        <w:t xml:space="preserve"> (Table 2)</w:t>
      </w:r>
      <w:r w:rsidR="00812D1F">
        <w:t>.</w:t>
      </w:r>
      <w:r w:rsidR="000C0C21">
        <w:t xml:space="preserve"> </w:t>
      </w:r>
    </w:p>
    <w:p w14:paraId="13DA243B" w14:textId="44D916CB" w:rsidR="00812D1F" w:rsidRDefault="00812D1F" w:rsidP="00890435">
      <w:pPr>
        <w:jc w:val="both"/>
      </w:pPr>
      <w:r w:rsidRPr="00812D1F">
        <w:t xml:space="preserve">The cost of the </w:t>
      </w:r>
      <w:proofErr w:type="spellStart"/>
      <w:r w:rsidR="00681F11" w:rsidRPr="00681F11">
        <w:t>suprachoroidal</w:t>
      </w:r>
      <w:proofErr w:type="spellEnd"/>
      <w:r w:rsidR="00681F11" w:rsidRPr="00681F11">
        <w:t xml:space="preserve"> s</w:t>
      </w:r>
      <w:r w:rsidR="006253BF">
        <w:t>te</w:t>
      </w:r>
      <w:r w:rsidR="00681F11" w:rsidRPr="00681F11">
        <w:t>nt</w:t>
      </w:r>
      <w:r w:rsidRPr="00812D1F">
        <w:t xml:space="preserve"> prosthesis </w:t>
      </w:r>
      <w:r w:rsidR="002D6BA9">
        <w:t>is</w:t>
      </w:r>
      <w:r w:rsidRPr="00812D1F">
        <w:t xml:space="preserve"> not included </w:t>
      </w:r>
      <w:r w:rsidR="0002525C">
        <w:t>in</w:t>
      </w:r>
      <w:r w:rsidRPr="00812D1F">
        <w:t xml:space="preserve"> the MBS </w:t>
      </w:r>
      <w:r w:rsidR="0002525C">
        <w:t>fee</w:t>
      </w:r>
      <w:r w:rsidR="00890435">
        <w:t>.</w:t>
      </w:r>
      <w:r w:rsidR="0002525C">
        <w:t xml:space="preserve"> Prostheses are funded through the Prostheses List.</w:t>
      </w:r>
    </w:p>
    <w:p w14:paraId="3B67988A" w14:textId="574C3DF7" w:rsidR="00055B8F" w:rsidRDefault="00055B8F" w:rsidP="00055B8F">
      <w:pPr>
        <w:jc w:val="both"/>
      </w:pPr>
      <w:r w:rsidRPr="00251F03">
        <w:t xml:space="preserve">The </w:t>
      </w:r>
      <w:r>
        <w:t>implantation procedure would be performed once per eye (maximum two procedures per patient)</w:t>
      </w:r>
      <w:r w:rsidR="0002525C">
        <w:t>,</w:t>
      </w:r>
      <w:r>
        <w:t xml:space="preserve"> as the</w:t>
      </w:r>
      <w:r w:rsidRPr="00251F03">
        <w:t xml:space="preserve"> stents are designed t</w:t>
      </w:r>
      <w:r>
        <w:t>o last a lifetime. However, they may need repositioning or removal at a later date.</w:t>
      </w:r>
    </w:p>
    <w:p w14:paraId="1053B170" w14:textId="2AEC23A5" w:rsidR="00055B8F" w:rsidRDefault="0002525C" w:rsidP="00055B8F">
      <w:pPr>
        <w:jc w:val="both"/>
      </w:pPr>
      <w:proofErr w:type="gramStart"/>
      <w:r>
        <w:t>D</w:t>
      </w:r>
      <w:r w:rsidR="00055B8F" w:rsidRPr="002E66BC">
        <w:t xml:space="preserve">ifferences in duration and complexity of </w:t>
      </w:r>
      <w:r w:rsidR="00055B8F">
        <w:t>the procedure</w:t>
      </w:r>
      <w:r w:rsidR="00055B8F" w:rsidRPr="002E66BC">
        <w:t xml:space="preserve"> when performed as a </w:t>
      </w:r>
      <w:r>
        <w:t>‘</w:t>
      </w:r>
      <w:r w:rsidR="00055B8F" w:rsidRPr="002E66BC">
        <w:t>stand-alone procedure</w:t>
      </w:r>
      <w:r>
        <w:t>’ (compared to being</w:t>
      </w:r>
      <w:r w:rsidR="00055B8F" w:rsidRPr="002E66BC">
        <w:t xml:space="preserve"> performed </w:t>
      </w:r>
      <w:r>
        <w:t>‘</w:t>
      </w:r>
      <w:r w:rsidR="00055B8F" w:rsidRPr="002E66BC">
        <w:t>in conjunction with cataract surgery</w:t>
      </w:r>
      <w:r>
        <w:t>’)</w:t>
      </w:r>
      <w:r w:rsidR="00055B8F">
        <w:t xml:space="preserve"> </w:t>
      </w:r>
      <w:r w:rsidR="00055B8F" w:rsidRPr="002E66BC">
        <w:t xml:space="preserve">needs </w:t>
      </w:r>
      <w:r>
        <w:t>clarification,</w:t>
      </w:r>
      <w:r w:rsidR="00055B8F">
        <w:t xml:space="preserve"> and costs </w:t>
      </w:r>
      <w:r>
        <w:t xml:space="preserve">need to be </w:t>
      </w:r>
      <w:r w:rsidR="00055B8F">
        <w:t>justified</w:t>
      </w:r>
      <w:r w:rsidR="00055B8F" w:rsidRPr="002E66BC">
        <w:t>.</w:t>
      </w:r>
      <w:proofErr w:type="gramEnd"/>
      <w:r w:rsidR="00055B8F">
        <w:t xml:space="preserve"> These procedures may require separate MBS item numbers</w:t>
      </w:r>
      <w:r>
        <w:t>,</w:t>
      </w:r>
      <w:r w:rsidR="00055B8F">
        <w:t xml:space="preserve"> if costs vary.</w:t>
      </w:r>
    </w:p>
    <w:p w14:paraId="75CADE37" w14:textId="2E275744" w:rsidR="00055B8F" w:rsidRDefault="00055B8F" w:rsidP="00055B8F">
      <w:pPr>
        <w:jc w:val="both"/>
      </w:pPr>
      <w:r>
        <w:t xml:space="preserve">The applicant </w:t>
      </w:r>
      <w:r w:rsidR="0002525C">
        <w:t>advised</w:t>
      </w:r>
      <w:r>
        <w:t xml:space="preserve"> that</w:t>
      </w:r>
      <w:r w:rsidRPr="000F088A">
        <w:t xml:space="preserve"> the total service fee must account for other aspects of the procedure </w:t>
      </w:r>
      <w:r w:rsidR="00272D03">
        <w:t xml:space="preserve">(broader </w:t>
      </w:r>
      <w:r>
        <w:t>than the surgeon’s time</w:t>
      </w:r>
      <w:r w:rsidR="00272D03">
        <w:t>)</w:t>
      </w:r>
      <w:r>
        <w:t xml:space="preserve">, </w:t>
      </w:r>
      <w:r w:rsidRPr="000F088A">
        <w:t>such as preparation time, clinic overheads, observation and post-operative recovery time. There is an economy of scale in performing MIGS implantation in conjunction with cataract surgery</w:t>
      </w:r>
      <w:r w:rsidR="00272D03">
        <w:t>,</w:t>
      </w:r>
      <w:r w:rsidRPr="000F088A">
        <w:t xml:space="preserve"> which </w:t>
      </w:r>
      <w:r w:rsidR="00272D03">
        <w:t xml:space="preserve">is recognised by application of </w:t>
      </w:r>
      <w:r w:rsidRPr="000F088A">
        <w:t>the Multiple Services Rule.</w:t>
      </w:r>
    </w:p>
    <w:p w14:paraId="02BBDD98" w14:textId="10EA562A" w:rsidR="00055B8F" w:rsidRDefault="00055B8F" w:rsidP="00055B8F">
      <w:pPr>
        <w:jc w:val="both"/>
      </w:pPr>
      <w:r>
        <w:t xml:space="preserve">The proposed MBS fee for repositioning and removal of the stent is the same as for its insertion, </w:t>
      </w:r>
      <w:r w:rsidR="00CF594B">
        <w:t xml:space="preserve">and PASC considered that </w:t>
      </w:r>
      <w:r>
        <w:t xml:space="preserve">this needs </w:t>
      </w:r>
      <w:r w:rsidR="00CF594B">
        <w:t>justification</w:t>
      </w:r>
      <w:r>
        <w:t>.</w:t>
      </w:r>
    </w:p>
    <w:p w14:paraId="7C30BC33" w14:textId="364B9835" w:rsidR="00055B8F" w:rsidRDefault="0001542E" w:rsidP="00055B8F">
      <w:pPr>
        <w:jc w:val="both"/>
      </w:pPr>
      <w:r>
        <w:t>P</w:t>
      </w:r>
      <w:r w:rsidR="00055B8F">
        <w:t>otential for leakage should also be addressed.</w:t>
      </w:r>
      <w:r>
        <w:t xml:space="preserve"> PASC noted the </w:t>
      </w:r>
      <w:r w:rsidR="00055B8F">
        <w:t>concern that</w:t>
      </w:r>
      <w:r>
        <w:t xml:space="preserve">, given </w:t>
      </w:r>
      <w:r w:rsidR="00055B8F">
        <w:t>only 20% of patients with cataracts have increased IOP, MIGS may be performed prophylactically in patients requiring cataract surgery. Th</w:t>
      </w:r>
      <w:r>
        <w:t>erefore</w:t>
      </w:r>
      <w:r w:rsidR="00055B8F">
        <w:t xml:space="preserve">, </w:t>
      </w:r>
      <w:r>
        <w:t xml:space="preserve">the risk that </w:t>
      </w:r>
      <w:r w:rsidR="00055B8F">
        <w:t xml:space="preserve">more procedures </w:t>
      </w:r>
      <w:r>
        <w:t>may</w:t>
      </w:r>
      <w:r w:rsidR="00055B8F">
        <w:t xml:space="preserve"> be </w:t>
      </w:r>
      <w:r>
        <w:t xml:space="preserve">performed </w:t>
      </w:r>
      <w:r w:rsidR="00055B8F">
        <w:t xml:space="preserve">than actually </w:t>
      </w:r>
      <w:proofErr w:type="gramStart"/>
      <w:r w:rsidR="00055B8F">
        <w:t>required</w:t>
      </w:r>
      <w:r w:rsidR="00756B70">
        <w:t>,</w:t>
      </w:r>
      <w:proofErr w:type="gramEnd"/>
      <w:r w:rsidR="00756B70">
        <w:t xml:space="preserve"> needs to be considered</w:t>
      </w:r>
      <w:r w:rsidR="00055B8F">
        <w:t>.</w:t>
      </w:r>
    </w:p>
    <w:p w14:paraId="29FD05FD" w14:textId="5D308579" w:rsidR="007978B4" w:rsidRDefault="007978B4" w:rsidP="000C0C21">
      <w:pPr>
        <w:jc w:val="both"/>
      </w:pPr>
      <w:r w:rsidRPr="007978B4">
        <w:t xml:space="preserve">The </w:t>
      </w:r>
      <w:proofErr w:type="spellStart"/>
      <w:r>
        <w:t>CyPass</w:t>
      </w:r>
      <w:proofErr w:type="spellEnd"/>
      <w:r>
        <w:t xml:space="preserve"> </w:t>
      </w:r>
      <w:proofErr w:type="spellStart"/>
      <w:r w:rsidR="00681F11" w:rsidRPr="00681F11">
        <w:t>suprachoroidal</w:t>
      </w:r>
      <w:proofErr w:type="spellEnd"/>
      <w:r w:rsidR="00681F11" w:rsidRPr="00681F11">
        <w:t xml:space="preserve"> s</w:t>
      </w:r>
      <w:r w:rsidR="006253BF">
        <w:t>te</w:t>
      </w:r>
      <w:r w:rsidR="00681F11" w:rsidRPr="00681F11">
        <w:t xml:space="preserve">nt </w:t>
      </w:r>
      <w:r>
        <w:t>is</w:t>
      </w:r>
      <w:r w:rsidRPr="007978B4">
        <w:t xml:space="preserve"> listed on the Prostheses List (Billing code:</w:t>
      </w:r>
      <w:r>
        <w:t xml:space="preserve"> AL042</w:t>
      </w:r>
      <w:r w:rsidRPr="007978B4">
        <w:t xml:space="preserve">). The </w:t>
      </w:r>
      <w:proofErr w:type="spellStart"/>
      <w:r w:rsidR="00681F11" w:rsidRPr="00681F11">
        <w:t>CyPass</w:t>
      </w:r>
      <w:proofErr w:type="spellEnd"/>
      <w:r w:rsidR="00681F11" w:rsidRPr="00681F11">
        <w:t xml:space="preserve"> </w:t>
      </w:r>
      <w:proofErr w:type="spellStart"/>
      <w:r w:rsidR="00681F11" w:rsidRPr="00681F11">
        <w:t>suprachoroidal</w:t>
      </w:r>
      <w:proofErr w:type="spellEnd"/>
      <w:r w:rsidR="00681F11" w:rsidRPr="00681F11">
        <w:t xml:space="preserve"> s</w:t>
      </w:r>
      <w:r w:rsidR="006253BF">
        <w:t>te</w:t>
      </w:r>
      <w:r w:rsidR="00681F11" w:rsidRPr="00681F11">
        <w:t xml:space="preserve">nt </w:t>
      </w:r>
      <w:r w:rsidRPr="007978B4">
        <w:t xml:space="preserve">is TGA approved for </w:t>
      </w:r>
      <w:r w:rsidR="00681F11" w:rsidRPr="00681F11">
        <w:t>implant</w:t>
      </w:r>
      <w:r w:rsidR="00681F11">
        <w:t xml:space="preserve">ation </w:t>
      </w:r>
      <w:r w:rsidR="00681F11" w:rsidRPr="00681F11">
        <w:t>in</w:t>
      </w:r>
      <w:r w:rsidR="00681F11">
        <w:t>to</w:t>
      </w:r>
      <w:r w:rsidR="00681F11" w:rsidRPr="00681F11">
        <w:t xml:space="preserve"> the eye to relieve elevated </w:t>
      </w:r>
      <w:r w:rsidR="00681F11">
        <w:t>IOP</w:t>
      </w:r>
      <w:r w:rsidR="00681F11" w:rsidRPr="00681F11">
        <w:t xml:space="preserve"> due to glaucoma</w:t>
      </w:r>
      <w:r w:rsidR="00224565">
        <w:t>,</w:t>
      </w:r>
      <w:r w:rsidR="00681F11">
        <w:t xml:space="preserve"> with no specific conditions recorded</w:t>
      </w:r>
      <w:r w:rsidRPr="007978B4">
        <w:t>.</w:t>
      </w:r>
    </w:p>
    <w:p w14:paraId="0C771C8F" w14:textId="71FDC896" w:rsidR="00055B8F" w:rsidRPr="00561AAC" w:rsidRDefault="00055B8F" w:rsidP="00055B8F">
      <w:pPr>
        <w:jc w:val="both"/>
      </w:pPr>
      <w:r w:rsidRPr="00060B6F">
        <w:lastRenderedPageBreak/>
        <w:t xml:space="preserve">Prostheses List benefits for glaucoma drainage devices range from $800 to $1,600 each. PASC recommended that </w:t>
      </w:r>
      <w:r>
        <w:t xml:space="preserve">the </w:t>
      </w:r>
      <w:r w:rsidRPr="00060B6F">
        <w:t xml:space="preserve">difference between </w:t>
      </w:r>
      <w:r>
        <w:t>usage of these</w:t>
      </w:r>
      <w:r w:rsidRPr="00060B6F">
        <w:t xml:space="preserve"> devices </w:t>
      </w:r>
      <w:r w:rsidR="00224565">
        <w:t>(</w:t>
      </w:r>
      <w:r w:rsidRPr="00060B6F">
        <w:t xml:space="preserve">and their impact </w:t>
      </w:r>
      <w:r>
        <w:t xml:space="preserve">on </w:t>
      </w:r>
      <w:r w:rsidRPr="00060B6F">
        <w:t>the treatment populations</w:t>
      </w:r>
      <w:r w:rsidR="00224565">
        <w:t>)</w:t>
      </w:r>
      <w:r w:rsidRPr="00060B6F">
        <w:t xml:space="preserve"> be investigated further.</w:t>
      </w:r>
    </w:p>
    <w:p w14:paraId="22B3AB51" w14:textId="77777777" w:rsidR="00FC6E87" w:rsidRPr="00812D1F" w:rsidRDefault="00FC6E87" w:rsidP="00FC6E87">
      <w:pPr>
        <w:pStyle w:val="TableHeading"/>
        <w:keepNext/>
      </w:pPr>
      <w:r>
        <w:t>Table 2</w:t>
      </w:r>
      <w:r>
        <w:tab/>
        <w:t>MBS i</w:t>
      </w:r>
      <w:r w:rsidRPr="00E52441">
        <w:t xml:space="preserve">tem descriptors for </w:t>
      </w:r>
      <w:proofErr w:type="spellStart"/>
      <w:r w:rsidRPr="00D166C6">
        <w:t>suprachoroidal</w:t>
      </w:r>
      <w:proofErr w:type="spellEnd"/>
      <w:r w:rsidRPr="00D166C6">
        <w:t xml:space="preserve"> </w:t>
      </w:r>
      <w:r w:rsidRPr="00E52441">
        <w:t>MIGS stent implantation</w:t>
      </w:r>
    </w:p>
    <w:tbl>
      <w:tblPr>
        <w:tblStyle w:val="TableGrid"/>
        <w:tblW w:w="0" w:type="auto"/>
        <w:tblLook w:val="04A0" w:firstRow="1" w:lastRow="0" w:firstColumn="1" w:lastColumn="0" w:noHBand="0" w:noVBand="1"/>
        <w:tblCaption w:val="MBS item descriptors for trabecular bypass MIGS stent implantation"/>
      </w:tblPr>
      <w:tblGrid>
        <w:gridCol w:w="9016"/>
      </w:tblGrid>
      <w:tr w:rsidR="00FC6E87" w:rsidRPr="00DE3D6C" w14:paraId="1F740C1F" w14:textId="77777777" w:rsidTr="002607B8">
        <w:trPr>
          <w:cantSplit/>
          <w:tblHeader/>
        </w:trPr>
        <w:tc>
          <w:tcPr>
            <w:tcW w:w="9016" w:type="dxa"/>
          </w:tcPr>
          <w:p w14:paraId="61C00B08" w14:textId="77777777" w:rsidR="00FC6E87" w:rsidRPr="00677718" w:rsidRDefault="00FC6E87" w:rsidP="002607B8">
            <w:pPr>
              <w:jc w:val="right"/>
              <w:rPr>
                <w:rFonts w:ascii="Arial Narrow" w:hAnsi="Arial Narrow"/>
                <w:sz w:val="20"/>
              </w:rPr>
            </w:pPr>
            <w:r w:rsidRPr="00677718">
              <w:rPr>
                <w:rFonts w:ascii="Arial Narrow" w:hAnsi="Arial Narrow"/>
                <w:sz w:val="20"/>
              </w:rPr>
              <w:t>Category 3 – THERAPEUTIC PROCEDURES</w:t>
            </w:r>
          </w:p>
        </w:tc>
      </w:tr>
      <w:tr w:rsidR="00FC6E87" w:rsidRPr="00DE3D6C" w14:paraId="30CB2635" w14:textId="77777777" w:rsidTr="002607B8">
        <w:trPr>
          <w:cantSplit/>
        </w:trPr>
        <w:tc>
          <w:tcPr>
            <w:tcW w:w="9016" w:type="dxa"/>
          </w:tcPr>
          <w:p w14:paraId="4201CF6A" w14:textId="77777777" w:rsidR="00FC6E87" w:rsidRDefault="00FC6E87" w:rsidP="002607B8">
            <w:pPr>
              <w:spacing w:before="40" w:after="40"/>
              <w:rPr>
                <w:rFonts w:ascii="Arial Narrow" w:hAnsi="Arial Narrow"/>
                <w:sz w:val="20"/>
              </w:rPr>
            </w:pPr>
            <w:r>
              <w:rPr>
                <w:rFonts w:ascii="Arial Narrow" w:hAnsi="Arial Narrow"/>
                <w:sz w:val="20"/>
              </w:rPr>
              <w:t>MBS</w:t>
            </w:r>
            <w:r w:rsidRPr="00677718">
              <w:rPr>
                <w:rFonts w:ascii="Arial Narrow" w:hAnsi="Arial Narrow"/>
                <w:sz w:val="20"/>
              </w:rPr>
              <w:t xml:space="preserve"> item </w:t>
            </w:r>
            <w:r>
              <w:rPr>
                <w:rFonts w:ascii="Arial Narrow" w:hAnsi="Arial Narrow"/>
                <w:sz w:val="20"/>
              </w:rPr>
              <w:t>number</w:t>
            </w:r>
          </w:p>
          <w:p w14:paraId="5A7EDA4A" w14:textId="77777777" w:rsidR="00FC6E87" w:rsidRPr="00677718" w:rsidRDefault="00FC6E87" w:rsidP="002607B8">
            <w:pPr>
              <w:spacing w:before="40" w:after="40"/>
              <w:rPr>
                <w:rFonts w:ascii="Arial Narrow" w:hAnsi="Arial Narrow"/>
                <w:sz w:val="20"/>
              </w:rPr>
            </w:pPr>
          </w:p>
          <w:p w14:paraId="4F893F58" w14:textId="1A7929DC" w:rsidR="00FC6E87" w:rsidRPr="00677718" w:rsidRDefault="00FC6E87" w:rsidP="002607B8">
            <w:pPr>
              <w:spacing w:before="40" w:after="40"/>
              <w:rPr>
                <w:rFonts w:ascii="Arial Narrow" w:hAnsi="Arial Narrow"/>
                <w:sz w:val="20"/>
              </w:rPr>
            </w:pPr>
            <w:r w:rsidRPr="00882341">
              <w:rPr>
                <w:rFonts w:ascii="Arial Narrow" w:hAnsi="Arial Narrow"/>
                <w:sz w:val="20"/>
              </w:rPr>
              <w:t xml:space="preserve">GLAUCOMA, implantation </w:t>
            </w:r>
            <w:r w:rsidR="00662967">
              <w:rPr>
                <w:rFonts w:ascii="Arial Narrow" w:hAnsi="Arial Narrow"/>
                <w:sz w:val="20"/>
              </w:rPr>
              <w:t xml:space="preserve">of </w:t>
            </w:r>
            <w:r w:rsidRPr="00882341">
              <w:rPr>
                <w:rFonts w:ascii="Arial Narrow" w:hAnsi="Arial Narrow"/>
                <w:sz w:val="20"/>
              </w:rPr>
              <w:t xml:space="preserve">a micro-invasive glaucoma surgery stent </w:t>
            </w:r>
            <w:proofErr w:type="gramStart"/>
            <w:r w:rsidRPr="00882341">
              <w:rPr>
                <w:rFonts w:ascii="Arial Narrow" w:hAnsi="Arial Narrow"/>
                <w:sz w:val="20"/>
              </w:rPr>
              <w:t>system  placed</w:t>
            </w:r>
            <w:proofErr w:type="gramEnd"/>
            <w:r w:rsidRPr="00882341">
              <w:rPr>
                <w:rFonts w:ascii="Arial Narrow" w:hAnsi="Arial Narrow"/>
                <w:sz w:val="20"/>
              </w:rPr>
              <w:t xml:space="preserve"> into the supraciliary space, in patients diagnosed with primary open-angle glaucoma currently treated with ocular hypotensive medication</w:t>
            </w:r>
            <w:r w:rsidR="00662967">
              <w:rPr>
                <w:rFonts w:ascii="Arial Narrow" w:hAnsi="Arial Narrow"/>
                <w:sz w:val="20"/>
              </w:rPr>
              <w:t>.</w:t>
            </w:r>
          </w:p>
          <w:p w14:paraId="5F4FF37A" w14:textId="77777777" w:rsidR="00FC6E87" w:rsidRDefault="00FC6E87" w:rsidP="002607B8">
            <w:pPr>
              <w:spacing w:before="40" w:after="40"/>
              <w:rPr>
                <w:rFonts w:ascii="Arial Narrow" w:hAnsi="Arial Narrow"/>
                <w:sz w:val="20"/>
              </w:rPr>
            </w:pPr>
            <w:r w:rsidRPr="00677718">
              <w:rPr>
                <w:rFonts w:ascii="Arial Narrow" w:hAnsi="Arial Narrow"/>
                <w:sz w:val="20"/>
              </w:rPr>
              <w:t>Can be delivered as a stand-alone procedure or in conjunction with cataract surgery.</w:t>
            </w:r>
          </w:p>
          <w:p w14:paraId="35479532" w14:textId="77777777" w:rsidR="00662967" w:rsidRPr="00677718" w:rsidRDefault="00662967" w:rsidP="002607B8">
            <w:pPr>
              <w:spacing w:before="40" w:after="40"/>
              <w:rPr>
                <w:rFonts w:ascii="Arial Narrow" w:hAnsi="Arial Narrow"/>
                <w:sz w:val="20"/>
              </w:rPr>
            </w:pPr>
          </w:p>
          <w:p w14:paraId="193C675D" w14:textId="6B7121E8" w:rsidR="00FC6E87" w:rsidRPr="00677718" w:rsidRDefault="00FC6E87" w:rsidP="002607B8">
            <w:pPr>
              <w:spacing w:before="40" w:after="40"/>
              <w:rPr>
                <w:rFonts w:ascii="Arial Narrow" w:hAnsi="Arial Narrow"/>
                <w:sz w:val="20"/>
              </w:rPr>
            </w:pPr>
            <w:r w:rsidRPr="00677718">
              <w:rPr>
                <w:rFonts w:ascii="Arial Narrow" w:hAnsi="Arial Narrow"/>
                <w:sz w:val="20"/>
              </w:rPr>
              <w:t>When delivered as a stand-alone procedure</w:t>
            </w:r>
            <w:r w:rsidR="009D6BA1" w:rsidRPr="00677718">
              <w:rPr>
                <w:rFonts w:ascii="Arial Narrow" w:hAnsi="Arial Narrow"/>
                <w:sz w:val="20"/>
              </w:rPr>
              <w:t xml:space="preserve">, </w:t>
            </w:r>
            <w:proofErr w:type="spellStart"/>
            <w:r w:rsidR="009D6BA1">
              <w:rPr>
                <w:rFonts w:ascii="Arial Narrow" w:hAnsi="Arial Narrow"/>
                <w:sz w:val="20"/>
              </w:rPr>
              <w:t>pseudophakic</w:t>
            </w:r>
            <w:proofErr w:type="spellEnd"/>
            <w:r w:rsidR="009D6BA1" w:rsidRPr="00677718">
              <w:rPr>
                <w:rFonts w:ascii="Arial Narrow" w:hAnsi="Arial Narrow"/>
                <w:sz w:val="20"/>
              </w:rPr>
              <w:t xml:space="preserve"> </w:t>
            </w:r>
            <w:r w:rsidRPr="00677718">
              <w:rPr>
                <w:rFonts w:ascii="Arial Narrow" w:hAnsi="Arial Narrow"/>
                <w:sz w:val="20"/>
              </w:rPr>
              <w:t>patient</w:t>
            </w:r>
            <w:r>
              <w:rPr>
                <w:rFonts w:ascii="Arial Narrow" w:hAnsi="Arial Narrow"/>
                <w:sz w:val="20"/>
              </w:rPr>
              <w:t>s</w:t>
            </w:r>
            <w:r w:rsidRPr="00677718">
              <w:rPr>
                <w:rFonts w:ascii="Arial Narrow" w:hAnsi="Arial Narrow"/>
                <w:sz w:val="20"/>
              </w:rPr>
              <w:t xml:space="preserve"> must have inadequate IOP control with maximally-tolerated ocular hypotensive medication</w:t>
            </w:r>
            <w:r w:rsidR="009D6BA1">
              <w:rPr>
                <w:rFonts w:ascii="Arial Narrow" w:hAnsi="Arial Narrow"/>
                <w:sz w:val="20"/>
              </w:rPr>
              <w:t xml:space="preserve">, </w:t>
            </w:r>
            <w:r w:rsidR="009D6BA1" w:rsidRPr="00055B8F">
              <w:rPr>
                <w:rFonts w:ascii="Arial Narrow" w:hAnsi="Arial Narrow"/>
                <w:sz w:val="20"/>
              </w:rPr>
              <w:t xml:space="preserve">and </w:t>
            </w:r>
            <w:proofErr w:type="spellStart"/>
            <w:r w:rsidR="009D6BA1" w:rsidRPr="00055B8F">
              <w:rPr>
                <w:rFonts w:ascii="Arial Narrow" w:hAnsi="Arial Narrow"/>
                <w:sz w:val="20"/>
              </w:rPr>
              <w:t>phakic</w:t>
            </w:r>
            <w:proofErr w:type="spellEnd"/>
            <w:r w:rsidR="009D6BA1" w:rsidRPr="00055B8F">
              <w:rPr>
                <w:rFonts w:ascii="Arial Narrow" w:hAnsi="Arial Narrow"/>
                <w:sz w:val="20"/>
              </w:rPr>
              <w:t xml:space="preserve"> patients must have failed or be likely to fail laser </w:t>
            </w:r>
            <w:proofErr w:type="spellStart"/>
            <w:r w:rsidR="009D6BA1" w:rsidRPr="00055B8F">
              <w:rPr>
                <w:rFonts w:ascii="Arial Narrow" w:hAnsi="Arial Narrow"/>
                <w:sz w:val="20"/>
              </w:rPr>
              <w:t>trabeculoplasty</w:t>
            </w:r>
            <w:proofErr w:type="spellEnd"/>
            <w:r w:rsidR="009D6BA1" w:rsidRPr="00055B8F">
              <w:rPr>
                <w:rFonts w:ascii="Arial Narrow" w:hAnsi="Arial Narrow"/>
                <w:sz w:val="20"/>
              </w:rPr>
              <w:t>, or be contraindicated for this procedure</w:t>
            </w:r>
          </w:p>
          <w:p w14:paraId="3D561EAC" w14:textId="77777777" w:rsidR="00FC6E87" w:rsidRPr="00677718" w:rsidRDefault="00FC6E87" w:rsidP="002607B8">
            <w:pPr>
              <w:spacing w:before="40" w:after="40"/>
              <w:rPr>
                <w:rFonts w:ascii="Arial Narrow" w:hAnsi="Arial Narrow"/>
                <w:sz w:val="20"/>
              </w:rPr>
            </w:pPr>
          </w:p>
          <w:p w14:paraId="2BE375B1" w14:textId="77777777" w:rsidR="00FC6E87" w:rsidRPr="00677718" w:rsidRDefault="00FC6E87" w:rsidP="002607B8">
            <w:pPr>
              <w:spacing w:before="40" w:after="40"/>
              <w:rPr>
                <w:rFonts w:ascii="Arial Narrow" w:hAnsi="Arial Narrow"/>
                <w:sz w:val="20"/>
              </w:rPr>
            </w:pPr>
            <w:r w:rsidRPr="00677718">
              <w:rPr>
                <w:rFonts w:ascii="Arial Narrow" w:hAnsi="Arial Narrow"/>
                <w:sz w:val="20"/>
              </w:rPr>
              <w:t>Multiple Services Rule</w:t>
            </w:r>
          </w:p>
          <w:p w14:paraId="5026CC89" w14:textId="77777777" w:rsidR="00FC6E87" w:rsidRPr="00677718" w:rsidRDefault="00FC6E87" w:rsidP="002607B8">
            <w:pPr>
              <w:spacing w:before="40" w:after="40"/>
              <w:rPr>
                <w:rFonts w:ascii="Arial Narrow" w:hAnsi="Arial Narrow"/>
                <w:sz w:val="20"/>
              </w:rPr>
            </w:pPr>
          </w:p>
          <w:p w14:paraId="7B817750" w14:textId="77777777" w:rsidR="00FC6E87" w:rsidRPr="00677718" w:rsidRDefault="00FC6E87" w:rsidP="002607B8">
            <w:pPr>
              <w:spacing w:before="40" w:after="40"/>
              <w:rPr>
                <w:rFonts w:ascii="Arial Narrow" w:hAnsi="Arial Narrow"/>
                <w:sz w:val="20"/>
              </w:rPr>
            </w:pPr>
            <w:r w:rsidRPr="00677718">
              <w:rPr>
                <w:rFonts w:ascii="Arial Narrow" w:hAnsi="Arial Narrow"/>
                <w:sz w:val="20"/>
              </w:rPr>
              <w:t>Fee:  $699.45 [approximate fee based on MBS item 42758 – to be determined]</w:t>
            </w:r>
          </w:p>
        </w:tc>
      </w:tr>
      <w:tr w:rsidR="00FC6E87" w:rsidRPr="00DE3D6C" w14:paraId="186E1193" w14:textId="77777777" w:rsidTr="002607B8">
        <w:trPr>
          <w:cantSplit/>
        </w:trPr>
        <w:tc>
          <w:tcPr>
            <w:tcW w:w="9016" w:type="dxa"/>
          </w:tcPr>
          <w:p w14:paraId="7C8599B0" w14:textId="77777777" w:rsidR="00FC6E87" w:rsidRDefault="00FC6E87" w:rsidP="002607B8">
            <w:pPr>
              <w:spacing w:before="40" w:after="40"/>
              <w:rPr>
                <w:rFonts w:ascii="Arial Narrow" w:hAnsi="Arial Narrow"/>
                <w:sz w:val="20"/>
              </w:rPr>
            </w:pPr>
            <w:r>
              <w:rPr>
                <w:rFonts w:ascii="Arial Narrow" w:hAnsi="Arial Narrow"/>
                <w:sz w:val="20"/>
              </w:rPr>
              <w:t>MBS</w:t>
            </w:r>
            <w:r w:rsidRPr="00677718">
              <w:rPr>
                <w:rFonts w:ascii="Arial Narrow" w:hAnsi="Arial Narrow"/>
                <w:sz w:val="20"/>
              </w:rPr>
              <w:t xml:space="preserve"> item </w:t>
            </w:r>
            <w:r>
              <w:rPr>
                <w:rFonts w:ascii="Arial Narrow" w:hAnsi="Arial Narrow"/>
                <w:sz w:val="20"/>
              </w:rPr>
              <w:t>number</w:t>
            </w:r>
          </w:p>
          <w:p w14:paraId="2C65FE5C" w14:textId="77777777" w:rsidR="00FC6E87" w:rsidRPr="00677718" w:rsidRDefault="00FC6E87" w:rsidP="002607B8">
            <w:pPr>
              <w:spacing w:before="40" w:after="40"/>
              <w:rPr>
                <w:rFonts w:ascii="Arial Narrow" w:hAnsi="Arial Narrow"/>
                <w:sz w:val="20"/>
              </w:rPr>
            </w:pPr>
          </w:p>
          <w:p w14:paraId="5FDBC7FE" w14:textId="77777777" w:rsidR="00FC6E87" w:rsidRDefault="00FC6E87" w:rsidP="002607B8">
            <w:pPr>
              <w:spacing w:before="40" w:after="40"/>
              <w:rPr>
                <w:rFonts w:ascii="Arial Narrow" w:hAnsi="Arial Narrow"/>
                <w:sz w:val="20"/>
              </w:rPr>
            </w:pPr>
            <w:r w:rsidRPr="00882341">
              <w:rPr>
                <w:rFonts w:ascii="Arial Narrow" w:hAnsi="Arial Narrow"/>
                <w:sz w:val="20"/>
              </w:rPr>
              <w:t>GLAUCOMA, repositioning or removal of, a micro-invasive glaucoma surgery stent system from the placed into the supraciliary space</w:t>
            </w:r>
          </w:p>
          <w:p w14:paraId="0D943A70" w14:textId="77777777" w:rsidR="00FC6E87" w:rsidRPr="00677718" w:rsidRDefault="00FC6E87" w:rsidP="002607B8">
            <w:pPr>
              <w:spacing w:before="40" w:after="40"/>
              <w:rPr>
                <w:rFonts w:ascii="Arial Narrow" w:hAnsi="Arial Narrow"/>
                <w:sz w:val="20"/>
              </w:rPr>
            </w:pPr>
          </w:p>
          <w:p w14:paraId="0A928207" w14:textId="77777777" w:rsidR="00FC6E87" w:rsidRPr="00677718" w:rsidRDefault="00FC6E87" w:rsidP="002607B8">
            <w:pPr>
              <w:spacing w:before="40" w:after="40"/>
              <w:rPr>
                <w:rFonts w:ascii="Arial Narrow" w:hAnsi="Arial Narrow"/>
                <w:sz w:val="20"/>
              </w:rPr>
            </w:pPr>
            <w:r w:rsidRPr="00677718">
              <w:rPr>
                <w:rFonts w:ascii="Arial Narrow" w:hAnsi="Arial Narrow"/>
                <w:sz w:val="20"/>
              </w:rPr>
              <w:t>Multiple Services Rule</w:t>
            </w:r>
          </w:p>
          <w:p w14:paraId="319307E2" w14:textId="77777777" w:rsidR="00FC6E87" w:rsidRPr="00677718" w:rsidRDefault="00FC6E87" w:rsidP="002607B8">
            <w:pPr>
              <w:spacing w:before="40" w:after="40"/>
              <w:rPr>
                <w:rFonts w:ascii="Arial Narrow" w:hAnsi="Arial Narrow"/>
                <w:sz w:val="20"/>
              </w:rPr>
            </w:pPr>
          </w:p>
          <w:p w14:paraId="70A22B8F" w14:textId="77777777" w:rsidR="00FC6E87" w:rsidRPr="00677718" w:rsidRDefault="00FC6E87" w:rsidP="002607B8">
            <w:pPr>
              <w:spacing w:before="40" w:after="40"/>
              <w:rPr>
                <w:rFonts w:ascii="Arial Narrow" w:hAnsi="Arial Narrow"/>
                <w:sz w:val="20"/>
              </w:rPr>
            </w:pPr>
            <w:r w:rsidRPr="00677718">
              <w:rPr>
                <w:rFonts w:ascii="Arial Narrow" w:hAnsi="Arial Narrow"/>
                <w:sz w:val="20"/>
              </w:rPr>
              <w:t>Fee:  $699.45 [approximate fee based on MBS item 42758 – to be determined]</w:t>
            </w:r>
          </w:p>
        </w:tc>
      </w:tr>
    </w:tbl>
    <w:p w14:paraId="51A4FB5C" w14:textId="77777777" w:rsidR="00FC6E87" w:rsidRDefault="00FC6E87" w:rsidP="00224565">
      <w:pPr>
        <w:spacing w:after="0"/>
      </w:pPr>
    </w:p>
    <w:p w14:paraId="781006EB" w14:textId="25E05AE5" w:rsidR="00FC6E87" w:rsidRPr="00482635" w:rsidRDefault="00FC6E87" w:rsidP="00FC6E87">
      <w:pPr>
        <w:jc w:val="both"/>
      </w:pPr>
      <w:r w:rsidRPr="00482635">
        <w:t xml:space="preserve">The MBS item descriptor for filtering surgeries restricts </w:t>
      </w:r>
      <w:r>
        <w:t xml:space="preserve">the </w:t>
      </w:r>
      <w:r w:rsidRPr="00482635">
        <w:t>intervention to glaucoma patients “where conservative therapies have failed, are likely to fail, or are contraindicated”. If populations 2 and 3 are combine</w:t>
      </w:r>
      <w:r w:rsidR="00224565">
        <w:t>d</w:t>
      </w:r>
      <w:r w:rsidRPr="00482635">
        <w:t xml:space="preserve">, the patient population likely to access stand-alone MIGS stent implantation through the MBS are those otherwise eligible for incisional filtering surgeries. Thus, the wording </w:t>
      </w:r>
      <w:r w:rsidR="00224565">
        <w:t>of</w:t>
      </w:r>
      <w:r w:rsidRPr="00482635">
        <w:t xml:space="preserve"> the proposed MBS item descriptor could be amended to read: </w:t>
      </w:r>
      <w:r>
        <w:t>“</w:t>
      </w:r>
      <w:r w:rsidRPr="00482635">
        <w:t xml:space="preserve">When delivered as a stand-alone procedure, conservative therapies must have failed, </w:t>
      </w:r>
      <w:proofErr w:type="gramStart"/>
      <w:r w:rsidRPr="00482635">
        <w:t>be</w:t>
      </w:r>
      <w:proofErr w:type="gramEnd"/>
      <w:r w:rsidRPr="00482635">
        <w:t xml:space="preserve"> likely to fail, or be contraindicated</w:t>
      </w:r>
      <w:r>
        <w:t>”</w:t>
      </w:r>
    </w:p>
    <w:p w14:paraId="7374320E" w14:textId="1B9D57EA" w:rsidR="000C0C21" w:rsidRDefault="000C0C21" w:rsidP="000C0C21">
      <w:pPr>
        <w:jc w:val="both"/>
      </w:pPr>
      <w:r w:rsidRPr="00D62698">
        <w:t xml:space="preserve">The applicant has indicated that a comprehensive cost analysis of the proposed service will be undertaken during development of the </w:t>
      </w:r>
      <w:r w:rsidR="00710E30" w:rsidRPr="00710E30">
        <w:t>submission</w:t>
      </w:r>
      <w:r w:rsidR="0048265C">
        <w:t>-</w:t>
      </w:r>
      <w:r w:rsidR="00710E30" w:rsidRPr="00710E30">
        <w:t>based assessment</w:t>
      </w:r>
      <w:r w:rsidR="0048265C">
        <w:t xml:space="preserve">, </w:t>
      </w:r>
      <w:r w:rsidRPr="00D62698">
        <w:t xml:space="preserve">and the </w:t>
      </w:r>
      <w:r w:rsidR="0048265C">
        <w:t xml:space="preserve">MBS </w:t>
      </w:r>
      <w:r w:rsidRPr="00D62698">
        <w:t>fee would be similar to the current fee for MBS item 42758 (</w:t>
      </w:r>
      <w:proofErr w:type="spellStart"/>
      <w:r w:rsidRPr="00D62698">
        <w:t>goniotomy</w:t>
      </w:r>
      <w:proofErr w:type="spellEnd"/>
      <w:r w:rsidRPr="00D62698">
        <w:t>). Advice from the Royal Australian and New Zealand College of Op</w:t>
      </w:r>
      <w:r w:rsidR="0048265C">
        <w:t>h</w:t>
      </w:r>
      <w:r w:rsidRPr="00D62698">
        <w:t>thalmologists (RANZCO) suggest</w:t>
      </w:r>
      <w:r w:rsidR="0048265C">
        <w:t>s</w:t>
      </w:r>
      <w:r w:rsidRPr="00D62698">
        <w:t xml:space="preserve"> the fee for this service ($699.45, as for </w:t>
      </w:r>
      <w:proofErr w:type="spellStart"/>
      <w:r w:rsidRPr="00D62698">
        <w:t>goniotomy</w:t>
      </w:r>
      <w:proofErr w:type="spellEnd"/>
      <w:r w:rsidRPr="00D62698">
        <w:t xml:space="preserve">) is a reasonable representation of the true cost of delivering the proposed service. </w:t>
      </w:r>
    </w:p>
    <w:p w14:paraId="3960220B" w14:textId="6609DEBE" w:rsidR="00055B8F" w:rsidRPr="00870563" w:rsidRDefault="00055B8F" w:rsidP="00055B8F">
      <w:pPr>
        <w:jc w:val="both"/>
      </w:pPr>
      <w:r w:rsidRPr="001E7BAA">
        <w:t xml:space="preserve">A response to </w:t>
      </w:r>
      <w:r>
        <w:t>the</w:t>
      </w:r>
      <w:r w:rsidRPr="001E7BAA">
        <w:t xml:space="preserve"> consultation survey </w:t>
      </w:r>
      <w:r>
        <w:t xml:space="preserve">indicated </w:t>
      </w:r>
      <w:r w:rsidRPr="00870563">
        <w:t>the proposed fee are possibly higher than the procedure warrants</w:t>
      </w:r>
      <w:r>
        <w:t>, whereas</w:t>
      </w:r>
      <w:r w:rsidRPr="00870563">
        <w:t xml:space="preserve"> the Australian and New Zealand Glaucoma Society (ANZGS) stated the proposed fee is already lower than in other developed countries for insertion of the trabecular device. </w:t>
      </w:r>
    </w:p>
    <w:p w14:paraId="71C73589" w14:textId="76DCB1CA" w:rsidR="00A755BE" w:rsidRDefault="00A755BE" w:rsidP="00A755BE">
      <w:pPr>
        <w:pStyle w:val="Heading1"/>
      </w:pPr>
      <w:r>
        <w:t>References</w:t>
      </w:r>
    </w:p>
    <w:p w14:paraId="5CE3214A" w14:textId="77777777" w:rsidR="005150A4" w:rsidRPr="005150A4" w:rsidRDefault="00A755BE" w:rsidP="005150A4">
      <w:pPr>
        <w:pStyle w:val="EndNoteBibliography"/>
      </w:pPr>
      <w:r>
        <w:fldChar w:fldCharType="begin"/>
      </w:r>
      <w:r>
        <w:instrText xml:space="preserve"> ADDIN EN.REFLIST </w:instrText>
      </w:r>
      <w:r>
        <w:fldChar w:fldCharType="separate"/>
      </w:r>
      <w:r w:rsidR="005150A4" w:rsidRPr="005150A4">
        <w:t xml:space="preserve">Allingham, RR, Liu, Y &amp; Rhee, DJ 2009, 'The genetics of primary open-angle glaucoma: a review', </w:t>
      </w:r>
      <w:r w:rsidR="005150A4" w:rsidRPr="005150A4">
        <w:rPr>
          <w:i/>
        </w:rPr>
        <w:t>Exp Eye Res</w:t>
      </w:r>
      <w:r w:rsidR="005150A4" w:rsidRPr="005150A4">
        <w:t>, vol. 88, no. 4, pp. 837-844.</w:t>
      </w:r>
    </w:p>
    <w:p w14:paraId="3EF88F30" w14:textId="77777777" w:rsidR="005150A4" w:rsidRPr="005150A4" w:rsidRDefault="005150A4" w:rsidP="005150A4">
      <w:pPr>
        <w:pStyle w:val="EndNoteBibliography"/>
        <w:spacing w:after="0"/>
      </w:pPr>
    </w:p>
    <w:p w14:paraId="09626CC7" w14:textId="77777777" w:rsidR="005150A4" w:rsidRPr="005150A4" w:rsidRDefault="005150A4" w:rsidP="005150A4">
      <w:pPr>
        <w:pStyle w:val="EndNoteBibliography"/>
      </w:pPr>
      <w:r w:rsidRPr="005150A4">
        <w:t xml:space="preserve">Boland, MV, Ervin, AM, Friedman, DS, Jampel, HD, Hawkins, BS, Vollenweider, D, Chelladurai, Y, Ward, D, Suarez-Cuervo, C &amp; Robinson, KA 2013, 'Comparative effectiveness of treatments for open-angle glaucoma: a systematic review for the U.S. Preventive Services Task Force', </w:t>
      </w:r>
      <w:r w:rsidRPr="005150A4">
        <w:rPr>
          <w:i/>
        </w:rPr>
        <w:t>Ann Intern Med</w:t>
      </w:r>
      <w:r w:rsidRPr="005150A4">
        <w:t>, vol. 158, no. 4, pp. 271-279.</w:t>
      </w:r>
    </w:p>
    <w:p w14:paraId="63A5A806" w14:textId="77777777" w:rsidR="005150A4" w:rsidRPr="005150A4" w:rsidRDefault="005150A4" w:rsidP="005150A4">
      <w:pPr>
        <w:pStyle w:val="EndNoteBibliography"/>
        <w:spacing w:after="0"/>
      </w:pPr>
    </w:p>
    <w:p w14:paraId="664B0C12" w14:textId="77777777" w:rsidR="005150A4" w:rsidRPr="005150A4" w:rsidRDefault="005150A4" w:rsidP="005150A4">
      <w:pPr>
        <w:pStyle w:val="EndNoteBibliography"/>
      </w:pPr>
      <w:r w:rsidRPr="005150A4">
        <w:t xml:space="preserve">Conlon, R, Saheb, H &amp; Ahmed, II 2017, 'Glaucoma treatment trends: a review', </w:t>
      </w:r>
      <w:r w:rsidRPr="005150A4">
        <w:rPr>
          <w:i/>
        </w:rPr>
        <w:t>Can J Ophthalmol</w:t>
      </w:r>
      <w:r w:rsidRPr="005150A4">
        <w:t>, vol. 52, no. 1, pp. 114-124.</w:t>
      </w:r>
    </w:p>
    <w:p w14:paraId="70032CD9" w14:textId="77777777" w:rsidR="005150A4" w:rsidRPr="005150A4" w:rsidRDefault="005150A4" w:rsidP="005150A4">
      <w:pPr>
        <w:pStyle w:val="EndNoteBibliography"/>
        <w:spacing w:after="0"/>
      </w:pPr>
    </w:p>
    <w:p w14:paraId="190D9501" w14:textId="77777777" w:rsidR="005150A4" w:rsidRPr="005150A4" w:rsidRDefault="005150A4" w:rsidP="005150A4">
      <w:pPr>
        <w:pStyle w:val="EndNoteBibliography"/>
      </w:pPr>
      <w:r w:rsidRPr="005150A4">
        <w:t xml:space="preserve">Foster, PJ, Buhrmann, R, Quigley, HA &amp; Johnson, GJ 2002, 'The definition and classification of glaucoma in prevalence surveys', </w:t>
      </w:r>
      <w:r w:rsidRPr="005150A4">
        <w:rPr>
          <w:i/>
        </w:rPr>
        <w:t>British Journal of Ophthalmology</w:t>
      </w:r>
      <w:r w:rsidRPr="005150A4">
        <w:t>, vol. 86, no. 2, pp. 238-242.</w:t>
      </w:r>
    </w:p>
    <w:p w14:paraId="34D59A7C" w14:textId="77777777" w:rsidR="005150A4" w:rsidRPr="005150A4" w:rsidRDefault="005150A4" w:rsidP="005150A4">
      <w:pPr>
        <w:pStyle w:val="EndNoteBibliography"/>
        <w:spacing w:after="0"/>
      </w:pPr>
    </w:p>
    <w:p w14:paraId="631F02EA" w14:textId="77777777" w:rsidR="005150A4" w:rsidRPr="005150A4" w:rsidRDefault="005150A4" w:rsidP="005150A4">
      <w:pPr>
        <w:pStyle w:val="EndNoteBibliography"/>
      </w:pPr>
      <w:r w:rsidRPr="005150A4">
        <w:t xml:space="preserve">Gonnermann, J, Bertelmann, E, Pahlitzsch, M, Maier-Wenzel, AB, Torun, N &amp; Klamann, MK 2017, 'Contralateral eye comparison study in MICS &amp; MIGS: Trabectome(R) vs. iStent inject(R)', </w:t>
      </w:r>
      <w:r w:rsidRPr="005150A4">
        <w:rPr>
          <w:i/>
        </w:rPr>
        <w:t>Graefes Arch Clin Exp Ophthalmol</w:t>
      </w:r>
      <w:r w:rsidRPr="005150A4">
        <w:t>, vol. 255, no. 2, pp. 359-365.</w:t>
      </w:r>
    </w:p>
    <w:p w14:paraId="5166F4E6" w14:textId="77777777" w:rsidR="005150A4" w:rsidRPr="005150A4" w:rsidRDefault="005150A4" w:rsidP="005150A4">
      <w:pPr>
        <w:pStyle w:val="EndNoteBibliography"/>
        <w:spacing w:after="0"/>
      </w:pPr>
    </w:p>
    <w:p w14:paraId="629B6F73" w14:textId="77777777" w:rsidR="005150A4" w:rsidRPr="005150A4" w:rsidRDefault="005150A4" w:rsidP="005150A4">
      <w:pPr>
        <w:pStyle w:val="EndNoteBibliography"/>
      </w:pPr>
      <w:r w:rsidRPr="005150A4">
        <w:t xml:space="preserve">Janssen, SF, Gorgels, TG, Ramdas, WD, Klaver, CC, van Duijn, CM, Jansonius, NM &amp; Bergen, AA 2013, 'The vast complexity of primary open angle glaucoma: disease genes, risks, molecular mechanisms and pathobiology', </w:t>
      </w:r>
      <w:r w:rsidRPr="005150A4">
        <w:rPr>
          <w:i/>
        </w:rPr>
        <w:t>Prog Retin Eye Res</w:t>
      </w:r>
      <w:r w:rsidRPr="005150A4">
        <w:t>, vol. 37, pp. 31-67.</w:t>
      </w:r>
    </w:p>
    <w:p w14:paraId="6B133CB9" w14:textId="77777777" w:rsidR="005150A4" w:rsidRPr="005150A4" w:rsidRDefault="005150A4" w:rsidP="005150A4">
      <w:pPr>
        <w:pStyle w:val="EndNoteBibliography"/>
        <w:spacing w:after="0"/>
      </w:pPr>
    </w:p>
    <w:p w14:paraId="0A48D49F" w14:textId="77777777" w:rsidR="005150A4" w:rsidRPr="005150A4" w:rsidRDefault="005150A4" w:rsidP="005150A4">
      <w:pPr>
        <w:pStyle w:val="EndNoteBibliography"/>
      </w:pPr>
      <w:r w:rsidRPr="005150A4">
        <w:t xml:space="preserve">Kwon, YH, Fingert, JH, Kuehn, MH &amp; Alward, WL 2009, 'Primary open-angle glaucoma', </w:t>
      </w:r>
      <w:r w:rsidRPr="005150A4">
        <w:rPr>
          <w:i/>
        </w:rPr>
        <w:t>N Engl J Med</w:t>
      </w:r>
      <w:r w:rsidRPr="005150A4">
        <w:t>, vol. 360, no. 11, pp. 1113-1124.</w:t>
      </w:r>
    </w:p>
    <w:p w14:paraId="6A2271C8" w14:textId="77777777" w:rsidR="005150A4" w:rsidRPr="005150A4" w:rsidRDefault="005150A4" w:rsidP="005150A4">
      <w:pPr>
        <w:pStyle w:val="EndNoteBibliography"/>
        <w:spacing w:after="0"/>
      </w:pPr>
    </w:p>
    <w:p w14:paraId="5710837F" w14:textId="77777777" w:rsidR="005150A4" w:rsidRPr="005150A4" w:rsidRDefault="005150A4" w:rsidP="005150A4">
      <w:pPr>
        <w:pStyle w:val="EndNoteBibliography"/>
      </w:pPr>
      <w:r w:rsidRPr="005150A4">
        <w:t xml:space="preserve">Leske, MC 1983, 'The Epidemiology of Open-Angle Glaucoma: A Review', </w:t>
      </w:r>
      <w:r w:rsidRPr="005150A4">
        <w:rPr>
          <w:i/>
        </w:rPr>
        <w:t>American Journal of Epidemiology</w:t>
      </w:r>
      <w:r w:rsidRPr="005150A4">
        <w:t>, vol. 118, no. 2, pp. 166-191.</w:t>
      </w:r>
    </w:p>
    <w:p w14:paraId="7B595ACC" w14:textId="77777777" w:rsidR="005150A4" w:rsidRPr="005150A4" w:rsidRDefault="005150A4" w:rsidP="005150A4">
      <w:pPr>
        <w:pStyle w:val="EndNoteBibliography"/>
        <w:spacing w:after="0"/>
      </w:pPr>
    </w:p>
    <w:p w14:paraId="69B3B17A" w14:textId="77777777" w:rsidR="005150A4" w:rsidRPr="005150A4" w:rsidRDefault="005150A4" w:rsidP="005150A4">
      <w:pPr>
        <w:pStyle w:val="EndNoteBibliography"/>
      </w:pPr>
      <w:r w:rsidRPr="005150A4">
        <w:t xml:space="preserve">Maier, PC, Funk, J, Schwarzer, G, Antes, G &amp; Falck-Ytter, YT 2005, 'Treatment of ocular hypertension and open angle glaucoma: meta-analysis of randomised controlled trials', </w:t>
      </w:r>
      <w:r w:rsidRPr="005150A4">
        <w:rPr>
          <w:i/>
        </w:rPr>
        <w:t>BMJ</w:t>
      </w:r>
      <w:r w:rsidRPr="005150A4">
        <w:t>, vol. 331, no. 7509, p. 134.</w:t>
      </w:r>
    </w:p>
    <w:p w14:paraId="4FA67639" w14:textId="77777777" w:rsidR="005150A4" w:rsidRPr="005150A4" w:rsidRDefault="005150A4" w:rsidP="005150A4">
      <w:pPr>
        <w:pStyle w:val="EndNoteBibliography"/>
        <w:spacing w:after="0"/>
      </w:pPr>
    </w:p>
    <w:p w14:paraId="63E28BA9" w14:textId="77777777" w:rsidR="005150A4" w:rsidRPr="005150A4" w:rsidRDefault="005150A4" w:rsidP="005150A4">
      <w:pPr>
        <w:pStyle w:val="EndNoteBibliography"/>
      </w:pPr>
      <w:r w:rsidRPr="005150A4">
        <w:t xml:space="preserve">NHMRC 2010, </w:t>
      </w:r>
      <w:r w:rsidRPr="005150A4">
        <w:rPr>
          <w:i/>
        </w:rPr>
        <w:t>NHMRC Guidelines for the Screening , Prognosis, Diagnosis, Management and Prevention of Glaucoma</w:t>
      </w:r>
      <w:r w:rsidRPr="005150A4">
        <w:t>.</w:t>
      </w:r>
    </w:p>
    <w:p w14:paraId="07763093" w14:textId="77777777" w:rsidR="005150A4" w:rsidRPr="005150A4" w:rsidRDefault="005150A4" w:rsidP="005150A4">
      <w:pPr>
        <w:pStyle w:val="EndNoteBibliography"/>
        <w:spacing w:after="0"/>
      </w:pPr>
    </w:p>
    <w:p w14:paraId="0998A2F3" w14:textId="77777777" w:rsidR="005150A4" w:rsidRPr="005150A4" w:rsidRDefault="005150A4" w:rsidP="005150A4">
      <w:pPr>
        <w:pStyle w:val="EndNoteBibliography"/>
      </w:pPr>
      <w:r w:rsidRPr="005150A4">
        <w:t xml:space="preserve">Peters, D, Bengtsson, B &amp; Heijl, A 2013, 'Lifetime risk of blindness in open-angle glaucoma', </w:t>
      </w:r>
      <w:r w:rsidRPr="005150A4">
        <w:rPr>
          <w:i/>
        </w:rPr>
        <w:t>Am J Ophthalmol</w:t>
      </w:r>
      <w:r w:rsidRPr="005150A4">
        <w:t>, vol. 156, no. 4, pp. 724-730.</w:t>
      </w:r>
    </w:p>
    <w:p w14:paraId="5FD9D517" w14:textId="77777777" w:rsidR="005150A4" w:rsidRPr="005150A4" w:rsidRDefault="005150A4" w:rsidP="005150A4">
      <w:pPr>
        <w:pStyle w:val="EndNoteBibliography"/>
        <w:spacing w:after="0"/>
      </w:pPr>
    </w:p>
    <w:p w14:paraId="01B46C1C" w14:textId="77777777" w:rsidR="005150A4" w:rsidRPr="005150A4" w:rsidRDefault="005150A4" w:rsidP="005150A4">
      <w:pPr>
        <w:pStyle w:val="EndNoteBibliography"/>
      </w:pPr>
      <w:r w:rsidRPr="005150A4">
        <w:t xml:space="preserve">Quigley, HA 2011, 'Glaucoma', </w:t>
      </w:r>
      <w:r w:rsidRPr="005150A4">
        <w:rPr>
          <w:i/>
        </w:rPr>
        <w:t>Lancet</w:t>
      </w:r>
      <w:r w:rsidRPr="005150A4">
        <w:t>, vol. 377, no. 9774, pp. 1367-1377.</w:t>
      </w:r>
    </w:p>
    <w:p w14:paraId="12F334BB" w14:textId="77777777" w:rsidR="005150A4" w:rsidRPr="005150A4" w:rsidRDefault="005150A4" w:rsidP="005150A4">
      <w:pPr>
        <w:pStyle w:val="EndNoteBibliography"/>
        <w:spacing w:after="0"/>
      </w:pPr>
    </w:p>
    <w:p w14:paraId="3D736BD0" w14:textId="77777777" w:rsidR="005150A4" w:rsidRPr="005150A4" w:rsidRDefault="005150A4" w:rsidP="005150A4">
      <w:pPr>
        <w:pStyle w:val="EndNoteBibliography"/>
      </w:pPr>
      <w:r w:rsidRPr="005150A4">
        <w:t xml:space="preserve">Realini, T 2008, 'Selective laser trabeculoplasty: a review', </w:t>
      </w:r>
      <w:r w:rsidRPr="005150A4">
        <w:rPr>
          <w:i/>
        </w:rPr>
        <w:t>J Glaucoma</w:t>
      </w:r>
      <w:r w:rsidRPr="005150A4">
        <w:t>, vol. 17, no. 6, pp. 497-502.</w:t>
      </w:r>
    </w:p>
    <w:p w14:paraId="4CEB6359" w14:textId="77777777" w:rsidR="005150A4" w:rsidRPr="005150A4" w:rsidRDefault="005150A4" w:rsidP="005150A4">
      <w:pPr>
        <w:pStyle w:val="EndNoteBibliography"/>
        <w:spacing w:after="0"/>
      </w:pPr>
    </w:p>
    <w:p w14:paraId="61DDA64D" w14:textId="77777777" w:rsidR="005150A4" w:rsidRPr="005150A4" w:rsidRDefault="005150A4" w:rsidP="005150A4">
      <w:pPr>
        <w:pStyle w:val="EndNoteBibliography"/>
      </w:pPr>
      <w:r w:rsidRPr="005150A4">
        <w:t xml:space="preserve">Sihota, R 2011, 'Lasers in primary open angle glaucoma', </w:t>
      </w:r>
      <w:r w:rsidRPr="005150A4">
        <w:rPr>
          <w:i/>
        </w:rPr>
        <w:t>Indian J Ophthalmol</w:t>
      </w:r>
      <w:r w:rsidRPr="005150A4">
        <w:t>, vol. 59 Suppl, pp. S114-117.</w:t>
      </w:r>
    </w:p>
    <w:p w14:paraId="66B105D6" w14:textId="77777777" w:rsidR="005150A4" w:rsidRPr="005150A4" w:rsidRDefault="005150A4" w:rsidP="005150A4">
      <w:pPr>
        <w:pStyle w:val="EndNoteBibliography"/>
        <w:spacing w:after="0"/>
      </w:pPr>
    </w:p>
    <w:p w14:paraId="04B73564" w14:textId="77777777" w:rsidR="005150A4" w:rsidRPr="005150A4" w:rsidRDefault="005150A4" w:rsidP="005150A4">
      <w:pPr>
        <w:pStyle w:val="EndNoteBibliography"/>
      </w:pPr>
      <w:r w:rsidRPr="005150A4">
        <w:lastRenderedPageBreak/>
        <w:t xml:space="preserve">Vold, S, Ahmed, II, Craven, ER, Mattox, C, Stamper, R, Packer, M, Brown, RH &amp; Ianchulev, T 2016, 'Two-Year COMPASS Trial Results: Supraciliary Microstenting with Phacoemulsification in Patients with Open-Angle Glaucoma and Cataracts', </w:t>
      </w:r>
      <w:r w:rsidRPr="005150A4">
        <w:rPr>
          <w:i/>
        </w:rPr>
        <w:t>Ophthalmology</w:t>
      </w:r>
      <w:r w:rsidRPr="005150A4">
        <w:t>, vol. 123, no. 10, pp. 2103-2112.</w:t>
      </w:r>
    </w:p>
    <w:p w14:paraId="1047EADB" w14:textId="77777777" w:rsidR="005150A4" w:rsidRPr="005150A4" w:rsidRDefault="005150A4" w:rsidP="005150A4">
      <w:pPr>
        <w:pStyle w:val="EndNoteBibliography"/>
      </w:pPr>
    </w:p>
    <w:p w14:paraId="78E9D1EE" w14:textId="0387EAD0" w:rsidR="00A755BE" w:rsidRPr="00A755BE" w:rsidRDefault="00A755BE" w:rsidP="00A46D5E">
      <w:pPr>
        <w:pStyle w:val="EndNoteBibliography"/>
        <w:jc w:val="both"/>
      </w:pPr>
      <w:r>
        <w:fldChar w:fldCharType="end"/>
      </w:r>
      <w:r w:rsidR="006C51CF">
        <w:fldChar w:fldCharType="begin"/>
      </w:r>
      <w:r w:rsidR="006C51CF">
        <w:instrText xml:space="preserve"> ADDIN </w:instrText>
      </w:r>
      <w:r w:rsidR="006C51CF">
        <w:fldChar w:fldCharType="end"/>
      </w:r>
    </w:p>
    <w:sectPr w:rsidR="00A755BE" w:rsidRPr="00A755BE" w:rsidSect="00A233E8">
      <w:headerReference w:type="even" r:id="rId13"/>
      <w:footerReference w:type="default" r:id="rId14"/>
      <w:pgSz w:w="11906" w:h="16838"/>
      <w:pgMar w:top="958" w:right="1440" w:bottom="1440" w:left="1440"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46E54" w14:textId="77777777" w:rsidR="002607B8" w:rsidRDefault="002607B8" w:rsidP="003D699E">
      <w:pPr>
        <w:spacing w:after="0" w:line="240" w:lineRule="auto"/>
      </w:pPr>
      <w:r>
        <w:separator/>
      </w:r>
    </w:p>
  </w:endnote>
  <w:endnote w:type="continuationSeparator" w:id="0">
    <w:p w14:paraId="550C7AA4" w14:textId="77777777" w:rsidR="002607B8" w:rsidRDefault="002607B8"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4BB386B" w14:textId="77777777" w:rsidR="002607B8" w:rsidRDefault="002607B8"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D32EC" w:rsidRPr="009D32EC">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6C207BC4" w14:textId="6FB3D7A3" w:rsidR="002607B8" w:rsidRPr="00A63FF1" w:rsidRDefault="002607B8" w:rsidP="00A63FF1">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496: </w:t>
        </w:r>
        <w:r w:rsidRPr="00283C03">
          <w:rPr>
            <w:color w:val="808080" w:themeColor="background1" w:themeShade="80"/>
            <w:spacing w:val="60"/>
            <w:sz w:val="18"/>
            <w:szCs w:val="18"/>
          </w:rPr>
          <w:t xml:space="preserve">Micro-invasive glaucoma surgery (MIGS) device implantation (external to </w:t>
        </w:r>
        <w:proofErr w:type="spellStart"/>
        <w:r w:rsidRPr="00283C03">
          <w:rPr>
            <w:color w:val="808080" w:themeColor="background1" w:themeShade="80"/>
            <w:spacing w:val="60"/>
            <w:sz w:val="18"/>
            <w:szCs w:val="18"/>
          </w:rPr>
          <w:t>Schlemm’s</w:t>
        </w:r>
        <w:proofErr w:type="spellEnd"/>
        <w:r w:rsidRPr="00283C03">
          <w:rPr>
            <w:color w:val="808080" w:themeColor="background1" w:themeShade="80"/>
            <w:spacing w:val="60"/>
            <w:sz w:val="18"/>
            <w:szCs w:val="18"/>
          </w:rPr>
          <w:t xml:space="preserve"> canal) in patients with mild-to-moderate primary open-angle glaucoma</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B34F23" w14:textId="77777777" w:rsidR="002607B8" w:rsidRDefault="002607B8" w:rsidP="003D699E">
      <w:pPr>
        <w:spacing w:after="0" w:line="240" w:lineRule="auto"/>
      </w:pPr>
      <w:r>
        <w:separator/>
      </w:r>
    </w:p>
  </w:footnote>
  <w:footnote w:type="continuationSeparator" w:id="0">
    <w:p w14:paraId="53A57E22" w14:textId="77777777" w:rsidR="002607B8" w:rsidRDefault="002607B8" w:rsidP="003D699E">
      <w:pPr>
        <w:spacing w:after="0" w:line="240" w:lineRule="auto"/>
      </w:pPr>
      <w:r>
        <w:continuationSeparator/>
      </w:r>
    </w:p>
  </w:footnote>
  <w:footnote w:id="1">
    <w:p w14:paraId="26F90F55" w14:textId="77777777" w:rsidR="002607B8" w:rsidRDefault="002607B8" w:rsidP="0039671A">
      <w:pPr>
        <w:tabs>
          <w:tab w:val="left" w:pos="851"/>
        </w:tabs>
        <w:spacing w:after="40" w:line="240" w:lineRule="auto"/>
        <w:jc w:val="both"/>
      </w:pPr>
      <w:r>
        <w:rPr>
          <w:rStyle w:val="FootnoteReference"/>
        </w:rPr>
        <w:footnoteRef/>
      </w:r>
      <w:r>
        <w:t xml:space="preserve"> </w:t>
      </w:r>
      <w:r>
        <w:rPr>
          <w:rFonts w:ascii="Arial Narrow" w:hAnsi="Arial Narrow"/>
          <w:sz w:val="20"/>
        </w:rPr>
        <w:t xml:space="preserve">In </w:t>
      </w:r>
      <w:proofErr w:type="spellStart"/>
      <w:r>
        <w:rPr>
          <w:rFonts w:ascii="Arial Narrow" w:hAnsi="Arial Narrow"/>
          <w:sz w:val="20"/>
        </w:rPr>
        <w:t>SlideShare</w:t>
      </w:r>
      <w:proofErr w:type="spellEnd"/>
      <w:r>
        <w:rPr>
          <w:rFonts w:ascii="Arial Narrow" w:hAnsi="Arial Narrow"/>
          <w:sz w:val="20"/>
        </w:rPr>
        <w:t xml:space="preserve">, </w:t>
      </w:r>
      <w:r w:rsidRPr="00541790">
        <w:rPr>
          <w:rFonts w:ascii="Arial Narrow" w:hAnsi="Arial Narrow"/>
          <w:i/>
          <w:sz w:val="20"/>
        </w:rPr>
        <w:t>Pharmacotherapy of glaucoma,</w:t>
      </w:r>
      <w:r w:rsidRPr="00541790">
        <w:rPr>
          <w:rFonts w:ascii="Arial Narrow" w:hAnsi="Arial Narrow"/>
          <w:sz w:val="20"/>
        </w:rPr>
        <w:t xml:space="preserve"> </w:t>
      </w:r>
      <w:r w:rsidRPr="00720531">
        <w:rPr>
          <w:rFonts w:ascii="Arial Narrow" w:hAnsi="Arial Narrow"/>
          <w:i/>
          <w:sz w:val="20"/>
        </w:rPr>
        <w:t>Aqueous humour dynamics</w:t>
      </w:r>
      <w:r>
        <w:rPr>
          <w:rFonts w:ascii="Arial Narrow" w:hAnsi="Arial Narrow"/>
          <w:sz w:val="20"/>
        </w:rPr>
        <w:t>.</w:t>
      </w:r>
      <w:r w:rsidRPr="00720531">
        <w:rPr>
          <w:rFonts w:ascii="Arial Narrow" w:hAnsi="Arial Narrow"/>
          <w:sz w:val="20"/>
        </w:rPr>
        <w:t xml:space="preserve"> </w:t>
      </w:r>
      <w:r w:rsidRPr="0098124C">
        <w:rPr>
          <w:rFonts w:ascii="Arial Narrow" w:hAnsi="Arial Narrow"/>
          <w:sz w:val="20"/>
        </w:rPr>
        <w:t>Slide 7 shows the structure of the eye with the two aqueous humour outflow pathways</w:t>
      </w:r>
      <w:r>
        <w:rPr>
          <w:rFonts w:ascii="Arial Narrow" w:hAnsi="Arial Narrow"/>
          <w:sz w:val="20"/>
        </w:rPr>
        <w:t xml:space="preserve"> and is a</w:t>
      </w:r>
      <w:r w:rsidRPr="00C27DBE">
        <w:rPr>
          <w:rFonts w:ascii="Arial Narrow" w:hAnsi="Arial Narrow"/>
          <w:sz w:val="20"/>
        </w:rPr>
        <w:t>vailable from URL</w:t>
      </w:r>
      <w:r>
        <w:rPr>
          <w:rFonts w:ascii="Arial Narrow" w:hAnsi="Arial Narrow"/>
          <w:sz w:val="20"/>
        </w:rPr>
        <w:t>:</w:t>
      </w:r>
      <w:r w:rsidRPr="00C27DBE">
        <w:rPr>
          <w:rFonts w:ascii="Arial Narrow" w:hAnsi="Arial Narrow"/>
          <w:sz w:val="20"/>
        </w:rPr>
        <w:t xml:space="preserve"> &lt;</w:t>
      </w:r>
      <w:hyperlink r:id="rId1" w:tooltip="In SlideShare &quot;Pharmacotherapy of glaucoma&quot; webpage" w:history="1">
        <w:r w:rsidRPr="00C92C79">
          <w:rPr>
            <w:rStyle w:val="Hyperlink"/>
            <w:rFonts w:ascii="Arial Narrow" w:hAnsi="Arial Narrow"/>
            <w:sz w:val="20"/>
          </w:rPr>
          <w:t>https://www.slideshare.net/manjuprasad16/pharm-of-glaucoma</w:t>
        </w:r>
      </w:hyperlink>
      <w:r w:rsidRPr="00C27DBE">
        <w:rPr>
          <w:rFonts w:ascii="Arial Narrow" w:hAnsi="Arial Narrow"/>
          <w:sz w:val="20"/>
        </w:rPr>
        <w:t xml:space="preserve">&gt; accessed </w:t>
      </w:r>
      <w:r>
        <w:rPr>
          <w:rFonts w:ascii="Arial Narrow" w:hAnsi="Arial Narrow"/>
          <w:sz w:val="20"/>
        </w:rPr>
        <w:t>23</w:t>
      </w:r>
      <w:r w:rsidRPr="00C27DBE">
        <w:rPr>
          <w:rFonts w:ascii="Arial Narrow" w:hAnsi="Arial Narrow"/>
          <w:sz w:val="20"/>
        </w:rPr>
        <w:t xml:space="preserve"> March 2017</w:t>
      </w:r>
    </w:p>
  </w:footnote>
  <w:footnote w:id="2">
    <w:p w14:paraId="381927E1" w14:textId="3D3F86DD" w:rsidR="002607B8" w:rsidRDefault="002607B8">
      <w:pPr>
        <w:pStyle w:val="FootnoteText"/>
      </w:pPr>
      <w:r>
        <w:rPr>
          <w:rStyle w:val="FootnoteReference"/>
        </w:rPr>
        <w:footnoteRef/>
      </w:r>
      <w:r>
        <w:t xml:space="preserve"> </w:t>
      </w:r>
      <w:proofErr w:type="gramStart"/>
      <w:r>
        <w:t xml:space="preserve">Based on Australian Bureau of Statistics and National Health survey data, Table A4 in </w:t>
      </w:r>
      <w:r w:rsidRPr="00285B40">
        <w:rPr>
          <w:i/>
        </w:rPr>
        <w:t>Vision problems among older Australian</w:t>
      </w:r>
      <w:r>
        <w:rPr>
          <w:i/>
        </w:rPr>
        <w:t>s</w:t>
      </w:r>
      <w:r>
        <w:t>’.</w:t>
      </w:r>
      <w:proofErr w:type="gramEnd"/>
      <w:r>
        <w:t xml:space="preserve"> Available from &lt;</w:t>
      </w:r>
      <w:hyperlink r:id="rId2" w:tooltip="AIHW Vision problems in older Australian wweb page" w:history="1">
        <w:r w:rsidRPr="00FB13CC">
          <w:rPr>
            <w:rStyle w:val="Hyperlink"/>
          </w:rPr>
          <w:t>http://www.aihw.gov.au/publication-detail/?id=6442467733</w:t>
        </w:r>
      </w:hyperlink>
      <w:r>
        <w:t>&gt; (accessed 7 March 2017)</w:t>
      </w:r>
    </w:p>
  </w:footnote>
  <w:footnote w:id="3">
    <w:p w14:paraId="381BA6B3" w14:textId="34FB2855" w:rsidR="002607B8" w:rsidRDefault="002607B8">
      <w:pPr>
        <w:pStyle w:val="FootnoteText"/>
      </w:pPr>
      <w:r>
        <w:rPr>
          <w:rStyle w:val="FootnoteReference"/>
        </w:rPr>
        <w:footnoteRef/>
      </w:r>
      <w:r>
        <w:t xml:space="preserve"> </w:t>
      </w:r>
      <w:proofErr w:type="gramStart"/>
      <w:r>
        <w:t>AIHW website.</w:t>
      </w:r>
      <w:proofErr w:type="gramEnd"/>
      <w:r>
        <w:t xml:space="preserve"> Available from &lt;</w:t>
      </w:r>
      <w:hyperlink r:id="rId3" w:tooltip="AIHW Cataract in nearly one-third of older Australians web page" w:history="1">
        <w:r w:rsidRPr="00FB13CC">
          <w:rPr>
            <w:rStyle w:val="Hyperlink"/>
          </w:rPr>
          <w:t>http://www.aihw.gov.au/media-release-detail/?id=6442464587</w:t>
        </w:r>
      </w:hyperlink>
      <w:r>
        <w:t>&gt; (accessed 7 March 2017)</w:t>
      </w:r>
    </w:p>
  </w:footnote>
  <w:footnote w:id="4">
    <w:p w14:paraId="1DF5C946" w14:textId="64E861B3" w:rsidR="002607B8" w:rsidRDefault="002607B8" w:rsidP="005150A4">
      <w:pPr>
        <w:pStyle w:val="FootnoteText"/>
      </w:pPr>
      <w:r>
        <w:rPr>
          <w:rStyle w:val="FootnoteReference"/>
        </w:rPr>
        <w:footnoteRef/>
      </w:r>
      <w:r>
        <w:t xml:space="preserve"> </w:t>
      </w:r>
      <w:proofErr w:type="gramStart"/>
      <w:r>
        <w:t xml:space="preserve">In </w:t>
      </w:r>
      <w:proofErr w:type="spellStart"/>
      <w:r>
        <w:t>SlideShare</w:t>
      </w:r>
      <w:proofErr w:type="spellEnd"/>
      <w:r>
        <w:t xml:space="preserve">, </w:t>
      </w:r>
      <w:r w:rsidRPr="005150A4">
        <w:rPr>
          <w:i/>
        </w:rPr>
        <w:t>Minimally invasive glaucoma surgery</w:t>
      </w:r>
      <w:r>
        <w:t>.</w:t>
      </w:r>
      <w:proofErr w:type="gramEnd"/>
      <w:r>
        <w:t xml:space="preserve"> Slide 25 shows the </w:t>
      </w:r>
      <w:r w:rsidRPr="005150A4">
        <w:t xml:space="preserve">positioning of the </w:t>
      </w:r>
      <w:proofErr w:type="spellStart"/>
      <w:r w:rsidRPr="005150A4">
        <w:t>suprachoroidal</w:t>
      </w:r>
      <w:proofErr w:type="spellEnd"/>
      <w:r w:rsidRPr="005150A4">
        <w:t xml:space="preserve"> stent</w:t>
      </w:r>
      <w:r>
        <w:t xml:space="preserve"> within the eye and is available from URL: &lt;</w:t>
      </w:r>
      <w:hyperlink r:id="rId4" w:history="1">
        <w:r w:rsidRPr="00DB64C1">
          <w:rPr>
            <w:rStyle w:val="Hyperlink"/>
          </w:rPr>
          <w:t>https://www.slideshare.net/aditisingh77985/minimally-invasive-glaucoma-surgery</w:t>
        </w:r>
      </w:hyperlink>
      <w:r>
        <w:t>&gt; accessed 30 March 2017</w:t>
      </w:r>
    </w:p>
  </w:footnote>
  <w:footnote w:id="5">
    <w:p w14:paraId="3E50DB76" w14:textId="795D7B3C" w:rsidR="002607B8" w:rsidRDefault="002607B8" w:rsidP="00750229">
      <w:pPr>
        <w:pStyle w:val="FootnoteText"/>
      </w:pPr>
      <w:r>
        <w:rPr>
          <w:rStyle w:val="FootnoteReference"/>
        </w:rPr>
        <w:footnoteRef/>
      </w:r>
      <w:r>
        <w:t xml:space="preserve"> Available from URL: &lt;</w:t>
      </w:r>
      <w:hyperlink r:id="rId5" w:tooltip="MSAC - PICO confirmation web page" w:history="1">
        <w:r w:rsidRPr="00021E86">
          <w:rPr>
            <w:rStyle w:val="Hyperlink"/>
          </w:rPr>
          <w:t>http://www.msac.gov.au/internet/msac/publishing.nsf/Content/assessment-groups</w:t>
        </w:r>
      </w:hyperlink>
      <w:r>
        <w:t>&gt;, accessed 16 March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18E6A" w14:textId="77777777" w:rsidR="002607B8" w:rsidRDefault="002607B8">
    <w:pPr>
      <w:pStyle w:val="Header"/>
    </w:pPr>
    <w:r>
      <w:rPr>
        <w:noProof/>
        <w:lang w:eastAsia="en-AU"/>
      </w:rPr>
      <mc:AlternateContent>
        <mc:Choice Requires="wps">
          <w:drawing>
            <wp:anchor distT="0" distB="0" distL="114300" distR="114300" simplePos="0" relativeHeight="251657728" behindDoc="1" locked="0" layoutInCell="0" allowOverlap="1" wp14:anchorId="29257B33" wp14:editId="1DF416BE">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FC0F49" w14:textId="77777777" w:rsidR="002607B8" w:rsidRDefault="002607B8"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9257B33"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4FC0F49" w14:textId="77777777" w:rsidR="00013E04" w:rsidRDefault="00013E04"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1097C"/>
    <w:multiLevelType w:val="hybridMultilevel"/>
    <w:tmpl w:val="036ED7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D701D2"/>
    <w:multiLevelType w:val="hybridMultilevel"/>
    <w:tmpl w:val="F69C7754"/>
    <w:lvl w:ilvl="0" w:tplc="DDF0CA14">
      <w:numFmt w:val="bullet"/>
      <w:lvlText w:val="•"/>
      <w:lvlJc w:val="left"/>
      <w:pPr>
        <w:ind w:left="1080" w:hanging="72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CDB6E24"/>
    <w:multiLevelType w:val="hybridMultilevel"/>
    <w:tmpl w:val="81506C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0F270384"/>
    <w:multiLevelType w:val="hybridMultilevel"/>
    <w:tmpl w:val="0D7E0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C20404"/>
    <w:multiLevelType w:val="hybridMultilevel"/>
    <w:tmpl w:val="97C6E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3C22D86"/>
    <w:multiLevelType w:val="hybridMultilevel"/>
    <w:tmpl w:val="65B67E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B693D9D"/>
    <w:multiLevelType w:val="hybridMultilevel"/>
    <w:tmpl w:val="2C089BA4"/>
    <w:lvl w:ilvl="0" w:tplc="7114ADC6">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nsid w:val="1CCF554C"/>
    <w:multiLevelType w:val="hybridMultilevel"/>
    <w:tmpl w:val="1172B0EA"/>
    <w:lvl w:ilvl="0" w:tplc="0C090001">
      <w:start w:val="1"/>
      <w:numFmt w:val="bullet"/>
      <w:lvlText w:val=""/>
      <w:lvlJc w:val="left"/>
      <w:pPr>
        <w:ind w:left="634" w:hanging="360"/>
      </w:pPr>
      <w:rPr>
        <w:rFonts w:ascii="Symbol" w:hAnsi="Symbol" w:hint="default"/>
      </w:rPr>
    </w:lvl>
    <w:lvl w:ilvl="1" w:tplc="0C090003" w:tentative="1">
      <w:start w:val="1"/>
      <w:numFmt w:val="bullet"/>
      <w:lvlText w:val="o"/>
      <w:lvlJc w:val="left"/>
      <w:pPr>
        <w:ind w:left="1354" w:hanging="360"/>
      </w:pPr>
      <w:rPr>
        <w:rFonts w:ascii="Courier New" w:hAnsi="Courier New" w:cs="Courier New" w:hint="default"/>
      </w:rPr>
    </w:lvl>
    <w:lvl w:ilvl="2" w:tplc="0C090005" w:tentative="1">
      <w:start w:val="1"/>
      <w:numFmt w:val="bullet"/>
      <w:lvlText w:val=""/>
      <w:lvlJc w:val="left"/>
      <w:pPr>
        <w:ind w:left="2074" w:hanging="360"/>
      </w:pPr>
      <w:rPr>
        <w:rFonts w:ascii="Wingdings" w:hAnsi="Wingdings" w:hint="default"/>
      </w:rPr>
    </w:lvl>
    <w:lvl w:ilvl="3" w:tplc="0C090001" w:tentative="1">
      <w:start w:val="1"/>
      <w:numFmt w:val="bullet"/>
      <w:lvlText w:val=""/>
      <w:lvlJc w:val="left"/>
      <w:pPr>
        <w:ind w:left="2794" w:hanging="360"/>
      </w:pPr>
      <w:rPr>
        <w:rFonts w:ascii="Symbol" w:hAnsi="Symbol" w:hint="default"/>
      </w:rPr>
    </w:lvl>
    <w:lvl w:ilvl="4" w:tplc="0C090003" w:tentative="1">
      <w:start w:val="1"/>
      <w:numFmt w:val="bullet"/>
      <w:lvlText w:val="o"/>
      <w:lvlJc w:val="left"/>
      <w:pPr>
        <w:ind w:left="3514" w:hanging="360"/>
      </w:pPr>
      <w:rPr>
        <w:rFonts w:ascii="Courier New" w:hAnsi="Courier New" w:cs="Courier New" w:hint="default"/>
      </w:rPr>
    </w:lvl>
    <w:lvl w:ilvl="5" w:tplc="0C090005" w:tentative="1">
      <w:start w:val="1"/>
      <w:numFmt w:val="bullet"/>
      <w:lvlText w:val=""/>
      <w:lvlJc w:val="left"/>
      <w:pPr>
        <w:ind w:left="4234" w:hanging="360"/>
      </w:pPr>
      <w:rPr>
        <w:rFonts w:ascii="Wingdings" w:hAnsi="Wingdings" w:hint="default"/>
      </w:rPr>
    </w:lvl>
    <w:lvl w:ilvl="6" w:tplc="0C090001" w:tentative="1">
      <w:start w:val="1"/>
      <w:numFmt w:val="bullet"/>
      <w:lvlText w:val=""/>
      <w:lvlJc w:val="left"/>
      <w:pPr>
        <w:ind w:left="4954" w:hanging="360"/>
      </w:pPr>
      <w:rPr>
        <w:rFonts w:ascii="Symbol" w:hAnsi="Symbol" w:hint="default"/>
      </w:rPr>
    </w:lvl>
    <w:lvl w:ilvl="7" w:tplc="0C090003" w:tentative="1">
      <w:start w:val="1"/>
      <w:numFmt w:val="bullet"/>
      <w:lvlText w:val="o"/>
      <w:lvlJc w:val="left"/>
      <w:pPr>
        <w:ind w:left="5674" w:hanging="360"/>
      </w:pPr>
      <w:rPr>
        <w:rFonts w:ascii="Courier New" w:hAnsi="Courier New" w:cs="Courier New" w:hint="default"/>
      </w:rPr>
    </w:lvl>
    <w:lvl w:ilvl="8" w:tplc="0C090005" w:tentative="1">
      <w:start w:val="1"/>
      <w:numFmt w:val="bullet"/>
      <w:lvlText w:val=""/>
      <w:lvlJc w:val="left"/>
      <w:pPr>
        <w:ind w:left="6394" w:hanging="360"/>
      </w:pPr>
      <w:rPr>
        <w:rFonts w:ascii="Wingdings" w:hAnsi="Wingdings" w:hint="default"/>
      </w:rPr>
    </w:lvl>
  </w:abstractNum>
  <w:abstractNum w:abstractNumId="11">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40B7D02"/>
    <w:multiLevelType w:val="hybridMultilevel"/>
    <w:tmpl w:val="852C8598"/>
    <w:lvl w:ilvl="0" w:tplc="CFA2FAAE">
      <w:numFmt w:val="bullet"/>
      <w:lvlText w:val=""/>
      <w:lvlJc w:val="left"/>
      <w:pPr>
        <w:ind w:left="274" w:hanging="360"/>
      </w:pPr>
      <w:rPr>
        <w:rFonts w:ascii="Symbol" w:eastAsia="Calibri" w:hAnsi="Symbol" w:cs="Times New Roman" w:hint="default"/>
      </w:rPr>
    </w:lvl>
    <w:lvl w:ilvl="1" w:tplc="0C090003" w:tentative="1">
      <w:start w:val="1"/>
      <w:numFmt w:val="bullet"/>
      <w:lvlText w:val="o"/>
      <w:lvlJc w:val="left"/>
      <w:pPr>
        <w:ind w:left="994" w:hanging="360"/>
      </w:pPr>
      <w:rPr>
        <w:rFonts w:ascii="Courier New" w:hAnsi="Courier New" w:cs="Courier New" w:hint="default"/>
      </w:rPr>
    </w:lvl>
    <w:lvl w:ilvl="2" w:tplc="0C090005" w:tentative="1">
      <w:start w:val="1"/>
      <w:numFmt w:val="bullet"/>
      <w:lvlText w:val=""/>
      <w:lvlJc w:val="left"/>
      <w:pPr>
        <w:ind w:left="1714" w:hanging="360"/>
      </w:pPr>
      <w:rPr>
        <w:rFonts w:ascii="Wingdings" w:hAnsi="Wingdings" w:hint="default"/>
      </w:rPr>
    </w:lvl>
    <w:lvl w:ilvl="3" w:tplc="0C090001" w:tentative="1">
      <w:start w:val="1"/>
      <w:numFmt w:val="bullet"/>
      <w:lvlText w:val=""/>
      <w:lvlJc w:val="left"/>
      <w:pPr>
        <w:ind w:left="2434" w:hanging="360"/>
      </w:pPr>
      <w:rPr>
        <w:rFonts w:ascii="Symbol" w:hAnsi="Symbol" w:hint="default"/>
      </w:rPr>
    </w:lvl>
    <w:lvl w:ilvl="4" w:tplc="0C090003" w:tentative="1">
      <w:start w:val="1"/>
      <w:numFmt w:val="bullet"/>
      <w:lvlText w:val="o"/>
      <w:lvlJc w:val="left"/>
      <w:pPr>
        <w:ind w:left="3154" w:hanging="360"/>
      </w:pPr>
      <w:rPr>
        <w:rFonts w:ascii="Courier New" w:hAnsi="Courier New" w:cs="Courier New" w:hint="default"/>
      </w:rPr>
    </w:lvl>
    <w:lvl w:ilvl="5" w:tplc="0C090005" w:tentative="1">
      <w:start w:val="1"/>
      <w:numFmt w:val="bullet"/>
      <w:lvlText w:val=""/>
      <w:lvlJc w:val="left"/>
      <w:pPr>
        <w:ind w:left="3874" w:hanging="360"/>
      </w:pPr>
      <w:rPr>
        <w:rFonts w:ascii="Wingdings" w:hAnsi="Wingdings" w:hint="default"/>
      </w:rPr>
    </w:lvl>
    <w:lvl w:ilvl="6" w:tplc="0C090001" w:tentative="1">
      <w:start w:val="1"/>
      <w:numFmt w:val="bullet"/>
      <w:lvlText w:val=""/>
      <w:lvlJc w:val="left"/>
      <w:pPr>
        <w:ind w:left="4594" w:hanging="360"/>
      </w:pPr>
      <w:rPr>
        <w:rFonts w:ascii="Symbol" w:hAnsi="Symbol" w:hint="default"/>
      </w:rPr>
    </w:lvl>
    <w:lvl w:ilvl="7" w:tplc="0C090003" w:tentative="1">
      <w:start w:val="1"/>
      <w:numFmt w:val="bullet"/>
      <w:lvlText w:val="o"/>
      <w:lvlJc w:val="left"/>
      <w:pPr>
        <w:ind w:left="5314" w:hanging="360"/>
      </w:pPr>
      <w:rPr>
        <w:rFonts w:ascii="Courier New" w:hAnsi="Courier New" w:cs="Courier New" w:hint="default"/>
      </w:rPr>
    </w:lvl>
    <w:lvl w:ilvl="8" w:tplc="0C090005" w:tentative="1">
      <w:start w:val="1"/>
      <w:numFmt w:val="bullet"/>
      <w:lvlText w:val=""/>
      <w:lvlJc w:val="left"/>
      <w:pPr>
        <w:ind w:left="6034" w:hanging="360"/>
      </w:pPr>
      <w:rPr>
        <w:rFonts w:ascii="Wingdings" w:hAnsi="Wingdings" w:hint="default"/>
      </w:rPr>
    </w:lvl>
  </w:abstractNum>
  <w:abstractNum w:abstractNumId="13">
    <w:nsid w:val="37EA3A63"/>
    <w:multiLevelType w:val="hybridMultilevel"/>
    <w:tmpl w:val="9B8CF1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40236DC"/>
    <w:multiLevelType w:val="hybridMultilevel"/>
    <w:tmpl w:val="849E4B2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nsid w:val="4A7A660D"/>
    <w:multiLevelType w:val="hybridMultilevel"/>
    <w:tmpl w:val="41CEDBAC"/>
    <w:lvl w:ilvl="0" w:tplc="CFA2FAAE">
      <w:numFmt w:val="bullet"/>
      <w:lvlText w:val=""/>
      <w:lvlJc w:val="left"/>
      <w:pPr>
        <w:ind w:left="274"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B4C78CF"/>
    <w:multiLevelType w:val="hybridMultilevel"/>
    <w:tmpl w:val="FB189540"/>
    <w:lvl w:ilvl="0" w:tplc="0C090003">
      <w:start w:val="1"/>
      <w:numFmt w:val="bullet"/>
      <w:lvlText w:val="o"/>
      <w:lvlJc w:val="left"/>
      <w:pPr>
        <w:ind w:left="1440" w:hanging="720"/>
      </w:pPr>
      <w:rPr>
        <w:rFonts w:ascii="Courier New" w:hAnsi="Courier New" w:cs="Courier New"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nsid w:val="4E8D2BF9"/>
    <w:multiLevelType w:val="hybridMultilevel"/>
    <w:tmpl w:val="63343D7A"/>
    <w:lvl w:ilvl="0" w:tplc="263673A8">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51920D96"/>
    <w:multiLevelType w:val="hybridMultilevel"/>
    <w:tmpl w:val="E1A64DDC"/>
    <w:lvl w:ilvl="0" w:tplc="6E88DD3A">
      <w:numFmt w:val="bullet"/>
      <w:lvlText w:val="•"/>
      <w:lvlJc w:val="left"/>
      <w:pPr>
        <w:ind w:left="190" w:hanging="360"/>
      </w:pPr>
      <w:rPr>
        <w:rFonts w:ascii="Calibri" w:eastAsia="Calibri" w:hAnsi="Calibri" w:cs="Times New Roman" w:hint="default"/>
      </w:rPr>
    </w:lvl>
    <w:lvl w:ilvl="1" w:tplc="0C090003" w:tentative="1">
      <w:start w:val="1"/>
      <w:numFmt w:val="bullet"/>
      <w:lvlText w:val="o"/>
      <w:lvlJc w:val="left"/>
      <w:pPr>
        <w:ind w:left="1355" w:hanging="360"/>
      </w:pPr>
      <w:rPr>
        <w:rFonts w:ascii="Courier New" w:hAnsi="Courier New" w:cs="Courier New" w:hint="default"/>
      </w:rPr>
    </w:lvl>
    <w:lvl w:ilvl="2" w:tplc="0C090005" w:tentative="1">
      <w:start w:val="1"/>
      <w:numFmt w:val="bullet"/>
      <w:lvlText w:val=""/>
      <w:lvlJc w:val="left"/>
      <w:pPr>
        <w:ind w:left="2075" w:hanging="360"/>
      </w:pPr>
      <w:rPr>
        <w:rFonts w:ascii="Wingdings" w:hAnsi="Wingdings" w:hint="default"/>
      </w:rPr>
    </w:lvl>
    <w:lvl w:ilvl="3" w:tplc="0C090001" w:tentative="1">
      <w:start w:val="1"/>
      <w:numFmt w:val="bullet"/>
      <w:lvlText w:val=""/>
      <w:lvlJc w:val="left"/>
      <w:pPr>
        <w:ind w:left="2795" w:hanging="360"/>
      </w:pPr>
      <w:rPr>
        <w:rFonts w:ascii="Symbol" w:hAnsi="Symbol" w:hint="default"/>
      </w:rPr>
    </w:lvl>
    <w:lvl w:ilvl="4" w:tplc="0C090003" w:tentative="1">
      <w:start w:val="1"/>
      <w:numFmt w:val="bullet"/>
      <w:lvlText w:val="o"/>
      <w:lvlJc w:val="left"/>
      <w:pPr>
        <w:ind w:left="3515" w:hanging="360"/>
      </w:pPr>
      <w:rPr>
        <w:rFonts w:ascii="Courier New" w:hAnsi="Courier New" w:cs="Courier New" w:hint="default"/>
      </w:rPr>
    </w:lvl>
    <w:lvl w:ilvl="5" w:tplc="0C090005" w:tentative="1">
      <w:start w:val="1"/>
      <w:numFmt w:val="bullet"/>
      <w:lvlText w:val=""/>
      <w:lvlJc w:val="left"/>
      <w:pPr>
        <w:ind w:left="4235" w:hanging="360"/>
      </w:pPr>
      <w:rPr>
        <w:rFonts w:ascii="Wingdings" w:hAnsi="Wingdings" w:hint="default"/>
      </w:rPr>
    </w:lvl>
    <w:lvl w:ilvl="6" w:tplc="0C090001" w:tentative="1">
      <w:start w:val="1"/>
      <w:numFmt w:val="bullet"/>
      <w:lvlText w:val=""/>
      <w:lvlJc w:val="left"/>
      <w:pPr>
        <w:ind w:left="4955" w:hanging="360"/>
      </w:pPr>
      <w:rPr>
        <w:rFonts w:ascii="Symbol" w:hAnsi="Symbol" w:hint="default"/>
      </w:rPr>
    </w:lvl>
    <w:lvl w:ilvl="7" w:tplc="0C090003" w:tentative="1">
      <w:start w:val="1"/>
      <w:numFmt w:val="bullet"/>
      <w:lvlText w:val="o"/>
      <w:lvlJc w:val="left"/>
      <w:pPr>
        <w:ind w:left="5675" w:hanging="360"/>
      </w:pPr>
      <w:rPr>
        <w:rFonts w:ascii="Courier New" w:hAnsi="Courier New" w:cs="Courier New" w:hint="default"/>
      </w:rPr>
    </w:lvl>
    <w:lvl w:ilvl="8" w:tplc="0C090005" w:tentative="1">
      <w:start w:val="1"/>
      <w:numFmt w:val="bullet"/>
      <w:lvlText w:val=""/>
      <w:lvlJc w:val="left"/>
      <w:pPr>
        <w:ind w:left="6395" w:hanging="360"/>
      </w:pPr>
      <w:rPr>
        <w:rFonts w:ascii="Wingdings" w:hAnsi="Wingdings" w:hint="default"/>
      </w:rPr>
    </w:lvl>
  </w:abstractNum>
  <w:abstractNum w:abstractNumId="21">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8754A69"/>
    <w:multiLevelType w:val="hybridMultilevel"/>
    <w:tmpl w:val="96EC5498"/>
    <w:lvl w:ilvl="0" w:tplc="6E88DD3A">
      <w:numFmt w:val="bullet"/>
      <w:lvlText w:val="•"/>
      <w:lvlJc w:val="left"/>
      <w:pPr>
        <w:ind w:left="275" w:hanging="360"/>
      </w:pPr>
      <w:rPr>
        <w:rFonts w:ascii="Calibri" w:eastAsia="Calibri" w:hAnsi="Calibri" w:cs="Times New Roman" w:hint="default"/>
      </w:rPr>
    </w:lvl>
    <w:lvl w:ilvl="1" w:tplc="0C090003" w:tentative="1">
      <w:start w:val="1"/>
      <w:numFmt w:val="bullet"/>
      <w:lvlText w:val="o"/>
      <w:lvlJc w:val="left"/>
      <w:pPr>
        <w:ind w:left="995" w:hanging="360"/>
      </w:pPr>
      <w:rPr>
        <w:rFonts w:ascii="Courier New" w:hAnsi="Courier New" w:cs="Courier New" w:hint="default"/>
      </w:rPr>
    </w:lvl>
    <w:lvl w:ilvl="2" w:tplc="0C090005" w:tentative="1">
      <w:start w:val="1"/>
      <w:numFmt w:val="bullet"/>
      <w:lvlText w:val=""/>
      <w:lvlJc w:val="left"/>
      <w:pPr>
        <w:ind w:left="1715" w:hanging="360"/>
      </w:pPr>
      <w:rPr>
        <w:rFonts w:ascii="Wingdings" w:hAnsi="Wingdings" w:hint="default"/>
      </w:rPr>
    </w:lvl>
    <w:lvl w:ilvl="3" w:tplc="0C090001" w:tentative="1">
      <w:start w:val="1"/>
      <w:numFmt w:val="bullet"/>
      <w:lvlText w:val=""/>
      <w:lvlJc w:val="left"/>
      <w:pPr>
        <w:ind w:left="2435" w:hanging="360"/>
      </w:pPr>
      <w:rPr>
        <w:rFonts w:ascii="Symbol" w:hAnsi="Symbol" w:hint="default"/>
      </w:rPr>
    </w:lvl>
    <w:lvl w:ilvl="4" w:tplc="0C090003" w:tentative="1">
      <w:start w:val="1"/>
      <w:numFmt w:val="bullet"/>
      <w:lvlText w:val="o"/>
      <w:lvlJc w:val="left"/>
      <w:pPr>
        <w:ind w:left="3155" w:hanging="360"/>
      </w:pPr>
      <w:rPr>
        <w:rFonts w:ascii="Courier New" w:hAnsi="Courier New" w:cs="Courier New" w:hint="default"/>
      </w:rPr>
    </w:lvl>
    <w:lvl w:ilvl="5" w:tplc="0C090005" w:tentative="1">
      <w:start w:val="1"/>
      <w:numFmt w:val="bullet"/>
      <w:lvlText w:val=""/>
      <w:lvlJc w:val="left"/>
      <w:pPr>
        <w:ind w:left="3875" w:hanging="360"/>
      </w:pPr>
      <w:rPr>
        <w:rFonts w:ascii="Wingdings" w:hAnsi="Wingdings" w:hint="default"/>
      </w:rPr>
    </w:lvl>
    <w:lvl w:ilvl="6" w:tplc="0C090001" w:tentative="1">
      <w:start w:val="1"/>
      <w:numFmt w:val="bullet"/>
      <w:lvlText w:val=""/>
      <w:lvlJc w:val="left"/>
      <w:pPr>
        <w:ind w:left="4595" w:hanging="360"/>
      </w:pPr>
      <w:rPr>
        <w:rFonts w:ascii="Symbol" w:hAnsi="Symbol" w:hint="default"/>
      </w:rPr>
    </w:lvl>
    <w:lvl w:ilvl="7" w:tplc="0C090003" w:tentative="1">
      <w:start w:val="1"/>
      <w:numFmt w:val="bullet"/>
      <w:lvlText w:val="o"/>
      <w:lvlJc w:val="left"/>
      <w:pPr>
        <w:ind w:left="5315" w:hanging="360"/>
      </w:pPr>
      <w:rPr>
        <w:rFonts w:ascii="Courier New" w:hAnsi="Courier New" w:cs="Courier New" w:hint="default"/>
      </w:rPr>
    </w:lvl>
    <w:lvl w:ilvl="8" w:tplc="0C090005" w:tentative="1">
      <w:start w:val="1"/>
      <w:numFmt w:val="bullet"/>
      <w:lvlText w:val=""/>
      <w:lvlJc w:val="left"/>
      <w:pPr>
        <w:ind w:left="6035" w:hanging="360"/>
      </w:pPr>
      <w:rPr>
        <w:rFonts w:ascii="Wingdings" w:hAnsi="Wingdings" w:hint="default"/>
      </w:rPr>
    </w:lvl>
  </w:abstractNum>
  <w:abstractNum w:abstractNumId="23">
    <w:nsid w:val="5D1A787B"/>
    <w:multiLevelType w:val="hybridMultilevel"/>
    <w:tmpl w:val="B20867B2"/>
    <w:lvl w:ilvl="0" w:tplc="263673A8">
      <w:numFmt w:val="bullet"/>
      <w:lvlText w:val=""/>
      <w:lvlJc w:val="left"/>
      <w:pPr>
        <w:ind w:left="360" w:hanging="360"/>
      </w:pPr>
      <w:rPr>
        <w:rFonts w:ascii="Wingdings" w:eastAsia="Calibri" w:hAnsi="Wingdings"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60660746"/>
    <w:multiLevelType w:val="hybridMultilevel"/>
    <w:tmpl w:val="72D2727C"/>
    <w:lvl w:ilvl="0" w:tplc="263673A8">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19433C2"/>
    <w:multiLevelType w:val="hybridMultilevel"/>
    <w:tmpl w:val="D402DF1E"/>
    <w:lvl w:ilvl="0" w:tplc="0C090001">
      <w:start w:val="1"/>
      <w:numFmt w:val="bullet"/>
      <w:lvlText w:val=""/>
      <w:lvlJc w:val="left"/>
      <w:pPr>
        <w:ind w:left="1440" w:hanging="72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677A6F9D"/>
    <w:multiLevelType w:val="hybridMultilevel"/>
    <w:tmpl w:val="CAD61E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800" w:hanging="72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7AA6055E"/>
    <w:multiLevelType w:val="hybridMultilevel"/>
    <w:tmpl w:val="13C8569E"/>
    <w:lvl w:ilvl="0" w:tplc="6E88DD3A">
      <w:numFmt w:val="bullet"/>
      <w:lvlText w:val="•"/>
      <w:lvlJc w:val="left"/>
      <w:pPr>
        <w:ind w:left="275"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1"/>
  </w:num>
  <w:num w:numId="3">
    <w:abstractNumId w:val="11"/>
  </w:num>
  <w:num w:numId="4">
    <w:abstractNumId w:val="27"/>
  </w:num>
  <w:num w:numId="5">
    <w:abstractNumId w:val="28"/>
  </w:num>
  <w:num w:numId="6">
    <w:abstractNumId w:val="15"/>
  </w:num>
  <w:num w:numId="7">
    <w:abstractNumId w:val="5"/>
  </w:num>
  <w:num w:numId="8">
    <w:abstractNumId w:val="3"/>
  </w:num>
  <w:num w:numId="9">
    <w:abstractNumId w:val="19"/>
  </w:num>
  <w:num w:numId="10">
    <w:abstractNumId w:val="9"/>
  </w:num>
  <w:num w:numId="11">
    <w:abstractNumId w:val="25"/>
  </w:num>
  <w:num w:numId="12">
    <w:abstractNumId w:val="17"/>
  </w:num>
  <w:num w:numId="13">
    <w:abstractNumId w:val="7"/>
  </w:num>
  <w:num w:numId="14">
    <w:abstractNumId w:val="2"/>
  </w:num>
  <w:num w:numId="15">
    <w:abstractNumId w:val="26"/>
  </w:num>
  <w:num w:numId="16">
    <w:abstractNumId w:val="0"/>
  </w:num>
  <w:num w:numId="17">
    <w:abstractNumId w:val="14"/>
  </w:num>
  <w:num w:numId="18">
    <w:abstractNumId w:val="24"/>
  </w:num>
  <w:num w:numId="19">
    <w:abstractNumId w:val="23"/>
  </w:num>
  <w:num w:numId="20">
    <w:abstractNumId w:val="18"/>
  </w:num>
  <w:num w:numId="21">
    <w:abstractNumId w:val="6"/>
  </w:num>
  <w:num w:numId="22">
    <w:abstractNumId w:val="10"/>
  </w:num>
  <w:num w:numId="23">
    <w:abstractNumId w:val="12"/>
  </w:num>
  <w:num w:numId="24">
    <w:abstractNumId w:val="16"/>
  </w:num>
  <w:num w:numId="25">
    <w:abstractNumId w:val="22"/>
  </w:num>
  <w:num w:numId="26">
    <w:abstractNumId w:val="29"/>
  </w:num>
  <w:num w:numId="27">
    <w:abstractNumId w:val="20"/>
  </w:num>
  <w:num w:numId="28">
    <w:abstractNumId w:val="8"/>
  </w:num>
  <w:num w:numId="29">
    <w:abstractNumId w:val="13"/>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trackRevisions/>
  <w:defaultTabStop w:val="720"/>
  <w:characterSpacingControl w:val="doNotCompress"/>
  <w:hdrShapeDefaults>
    <o:shapedefaults v:ext="edit" spidmax="583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4548"/>
    <w:rsid w:val="00013E04"/>
    <w:rsid w:val="00014375"/>
    <w:rsid w:val="0001542E"/>
    <w:rsid w:val="0002525C"/>
    <w:rsid w:val="000267CB"/>
    <w:rsid w:val="00027F9A"/>
    <w:rsid w:val="00032F32"/>
    <w:rsid w:val="000331E2"/>
    <w:rsid w:val="000461DA"/>
    <w:rsid w:val="00055B8F"/>
    <w:rsid w:val="00063AC8"/>
    <w:rsid w:val="00073F69"/>
    <w:rsid w:val="00080AFF"/>
    <w:rsid w:val="0008548F"/>
    <w:rsid w:val="000A0FBA"/>
    <w:rsid w:val="000B519A"/>
    <w:rsid w:val="000B7F67"/>
    <w:rsid w:val="000C0C21"/>
    <w:rsid w:val="000D33DF"/>
    <w:rsid w:val="000E49C1"/>
    <w:rsid w:val="000E7E5C"/>
    <w:rsid w:val="000F051E"/>
    <w:rsid w:val="000F6486"/>
    <w:rsid w:val="000F78D5"/>
    <w:rsid w:val="00114B9A"/>
    <w:rsid w:val="00124819"/>
    <w:rsid w:val="00134351"/>
    <w:rsid w:val="00134FF4"/>
    <w:rsid w:val="001455EC"/>
    <w:rsid w:val="00147971"/>
    <w:rsid w:val="00185A78"/>
    <w:rsid w:val="00185F3C"/>
    <w:rsid w:val="00191E53"/>
    <w:rsid w:val="00197879"/>
    <w:rsid w:val="001B6DBB"/>
    <w:rsid w:val="001D4D69"/>
    <w:rsid w:val="001D6392"/>
    <w:rsid w:val="001E0070"/>
    <w:rsid w:val="0020230C"/>
    <w:rsid w:val="00224565"/>
    <w:rsid w:val="00232128"/>
    <w:rsid w:val="002607B8"/>
    <w:rsid w:val="002662C0"/>
    <w:rsid w:val="002719FB"/>
    <w:rsid w:val="00272D03"/>
    <w:rsid w:val="00276CAC"/>
    <w:rsid w:val="002777DE"/>
    <w:rsid w:val="00283C03"/>
    <w:rsid w:val="00285B40"/>
    <w:rsid w:val="002869E5"/>
    <w:rsid w:val="00292DE9"/>
    <w:rsid w:val="00293D08"/>
    <w:rsid w:val="002A03CE"/>
    <w:rsid w:val="002A23BF"/>
    <w:rsid w:val="002A4909"/>
    <w:rsid w:val="002A66BD"/>
    <w:rsid w:val="002B1C2E"/>
    <w:rsid w:val="002B226C"/>
    <w:rsid w:val="002B298E"/>
    <w:rsid w:val="002B3338"/>
    <w:rsid w:val="002B5DD3"/>
    <w:rsid w:val="002C529D"/>
    <w:rsid w:val="002C748F"/>
    <w:rsid w:val="002D4662"/>
    <w:rsid w:val="002D48B0"/>
    <w:rsid w:val="002D6BA9"/>
    <w:rsid w:val="002E129E"/>
    <w:rsid w:val="002F03F6"/>
    <w:rsid w:val="002F7F25"/>
    <w:rsid w:val="00303C94"/>
    <w:rsid w:val="0033368D"/>
    <w:rsid w:val="00354E35"/>
    <w:rsid w:val="00362776"/>
    <w:rsid w:val="00367A02"/>
    <w:rsid w:val="00377270"/>
    <w:rsid w:val="00382875"/>
    <w:rsid w:val="0038584D"/>
    <w:rsid w:val="003901EF"/>
    <w:rsid w:val="0039671A"/>
    <w:rsid w:val="0039708D"/>
    <w:rsid w:val="00397FE9"/>
    <w:rsid w:val="003C1D7B"/>
    <w:rsid w:val="003C3C0D"/>
    <w:rsid w:val="003C47A3"/>
    <w:rsid w:val="003D545B"/>
    <w:rsid w:val="003D699E"/>
    <w:rsid w:val="003E0382"/>
    <w:rsid w:val="003E67A5"/>
    <w:rsid w:val="003F0E2F"/>
    <w:rsid w:val="003F2B46"/>
    <w:rsid w:val="00400AF7"/>
    <w:rsid w:val="004044D0"/>
    <w:rsid w:val="00407793"/>
    <w:rsid w:val="00411511"/>
    <w:rsid w:val="00416847"/>
    <w:rsid w:val="0042483F"/>
    <w:rsid w:val="00427E10"/>
    <w:rsid w:val="00434953"/>
    <w:rsid w:val="00440228"/>
    <w:rsid w:val="0044715D"/>
    <w:rsid w:val="00452BA3"/>
    <w:rsid w:val="004546B5"/>
    <w:rsid w:val="00476B92"/>
    <w:rsid w:val="004779E1"/>
    <w:rsid w:val="0048265C"/>
    <w:rsid w:val="004944D5"/>
    <w:rsid w:val="004A187C"/>
    <w:rsid w:val="004A5B25"/>
    <w:rsid w:val="004C1FA9"/>
    <w:rsid w:val="004C6E78"/>
    <w:rsid w:val="004D1D41"/>
    <w:rsid w:val="004D3FA2"/>
    <w:rsid w:val="004E3B25"/>
    <w:rsid w:val="004E71BD"/>
    <w:rsid w:val="00505E56"/>
    <w:rsid w:val="00513AFE"/>
    <w:rsid w:val="005150A4"/>
    <w:rsid w:val="00515541"/>
    <w:rsid w:val="00543A25"/>
    <w:rsid w:val="005640CC"/>
    <w:rsid w:val="00564E17"/>
    <w:rsid w:val="00564F37"/>
    <w:rsid w:val="005650D8"/>
    <w:rsid w:val="00584249"/>
    <w:rsid w:val="005A1AB1"/>
    <w:rsid w:val="005A2F38"/>
    <w:rsid w:val="005A5E7D"/>
    <w:rsid w:val="005B3610"/>
    <w:rsid w:val="005B6931"/>
    <w:rsid w:val="005C19AF"/>
    <w:rsid w:val="005C1AFA"/>
    <w:rsid w:val="005E5FFE"/>
    <w:rsid w:val="005F2ED7"/>
    <w:rsid w:val="005F4D2F"/>
    <w:rsid w:val="005F5768"/>
    <w:rsid w:val="005F743E"/>
    <w:rsid w:val="00612D55"/>
    <w:rsid w:val="006253BF"/>
    <w:rsid w:val="00627B5C"/>
    <w:rsid w:val="006319DD"/>
    <w:rsid w:val="00637201"/>
    <w:rsid w:val="00644920"/>
    <w:rsid w:val="006524BD"/>
    <w:rsid w:val="00655327"/>
    <w:rsid w:val="00662597"/>
    <w:rsid w:val="00662967"/>
    <w:rsid w:val="00677718"/>
    <w:rsid w:val="00681F11"/>
    <w:rsid w:val="00682839"/>
    <w:rsid w:val="0068555B"/>
    <w:rsid w:val="006876FE"/>
    <w:rsid w:val="00694D0B"/>
    <w:rsid w:val="006B6204"/>
    <w:rsid w:val="006B7F20"/>
    <w:rsid w:val="006C05BD"/>
    <w:rsid w:val="006C1168"/>
    <w:rsid w:val="006C51CF"/>
    <w:rsid w:val="006D1643"/>
    <w:rsid w:val="006D6BD6"/>
    <w:rsid w:val="006D786C"/>
    <w:rsid w:val="006E1FB3"/>
    <w:rsid w:val="006E5DB9"/>
    <w:rsid w:val="006F4019"/>
    <w:rsid w:val="00701B16"/>
    <w:rsid w:val="00705995"/>
    <w:rsid w:val="00705C3A"/>
    <w:rsid w:val="00710E30"/>
    <w:rsid w:val="007150B0"/>
    <w:rsid w:val="00720BD3"/>
    <w:rsid w:val="007238F4"/>
    <w:rsid w:val="0073408B"/>
    <w:rsid w:val="00734F81"/>
    <w:rsid w:val="00736E40"/>
    <w:rsid w:val="0073757B"/>
    <w:rsid w:val="00750229"/>
    <w:rsid w:val="00751006"/>
    <w:rsid w:val="00752491"/>
    <w:rsid w:val="007551DC"/>
    <w:rsid w:val="007563BF"/>
    <w:rsid w:val="00756B70"/>
    <w:rsid w:val="00757845"/>
    <w:rsid w:val="00763DE2"/>
    <w:rsid w:val="0076644D"/>
    <w:rsid w:val="00777D65"/>
    <w:rsid w:val="00782579"/>
    <w:rsid w:val="0078326D"/>
    <w:rsid w:val="007846E8"/>
    <w:rsid w:val="00787A73"/>
    <w:rsid w:val="00790CC6"/>
    <w:rsid w:val="00796CC7"/>
    <w:rsid w:val="00797884"/>
    <w:rsid w:val="007978B4"/>
    <w:rsid w:val="007A77E8"/>
    <w:rsid w:val="007B0109"/>
    <w:rsid w:val="007B4264"/>
    <w:rsid w:val="007C4EC3"/>
    <w:rsid w:val="007D490E"/>
    <w:rsid w:val="007E2295"/>
    <w:rsid w:val="007E7E23"/>
    <w:rsid w:val="007F3641"/>
    <w:rsid w:val="007F4E20"/>
    <w:rsid w:val="007F5FF8"/>
    <w:rsid w:val="00812D1F"/>
    <w:rsid w:val="0082469D"/>
    <w:rsid w:val="00831CA9"/>
    <w:rsid w:val="00857612"/>
    <w:rsid w:val="00870120"/>
    <w:rsid w:val="00870245"/>
    <w:rsid w:val="008706D6"/>
    <w:rsid w:val="00870DEF"/>
    <w:rsid w:val="00874BA7"/>
    <w:rsid w:val="008757BF"/>
    <w:rsid w:val="00875DA2"/>
    <w:rsid w:val="00882341"/>
    <w:rsid w:val="00890435"/>
    <w:rsid w:val="00890471"/>
    <w:rsid w:val="0089251E"/>
    <w:rsid w:val="0089563B"/>
    <w:rsid w:val="00896845"/>
    <w:rsid w:val="008B2ADE"/>
    <w:rsid w:val="008B49A8"/>
    <w:rsid w:val="008B65C1"/>
    <w:rsid w:val="008C0275"/>
    <w:rsid w:val="008C3E5E"/>
    <w:rsid w:val="008F365B"/>
    <w:rsid w:val="00915AAE"/>
    <w:rsid w:val="009165B6"/>
    <w:rsid w:val="0093536C"/>
    <w:rsid w:val="00943A90"/>
    <w:rsid w:val="00947A48"/>
    <w:rsid w:val="00953ED7"/>
    <w:rsid w:val="00954E01"/>
    <w:rsid w:val="0095596A"/>
    <w:rsid w:val="009805A2"/>
    <w:rsid w:val="00980758"/>
    <w:rsid w:val="009835AA"/>
    <w:rsid w:val="00984641"/>
    <w:rsid w:val="009849C7"/>
    <w:rsid w:val="009857D7"/>
    <w:rsid w:val="009A4EE7"/>
    <w:rsid w:val="009A7B8B"/>
    <w:rsid w:val="009B58A6"/>
    <w:rsid w:val="009C6D25"/>
    <w:rsid w:val="009D32EC"/>
    <w:rsid w:val="009D36C0"/>
    <w:rsid w:val="009D6BA1"/>
    <w:rsid w:val="009D7543"/>
    <w:rsid w:val="009E5295"/>
    <w:rsid w:val="009E7BAB"/>
    <w:rsid w:val="00A01790"/>
    <w:rsid w:val="00A03F5B"/>
    <w:rsid w:val="00A16665"/>
    <w:rsid w:val="00A17F3A"/>
    <w:rsid w:val="00A233E8"/>
    <w:rsid w:val="00A42401"/>
    <w:rsid w:val="00A464C6"/>
    <w:rsid w:val="00A46D5E"/>
    <w:rsid w:val="00A601AC"/>
    <w:rsid w:val="00A631AD"/>
    <w:rsid w:val="00A63FF1"/>
    <w:rsid w:val="00A702C4"/>
    <w:rsid w:val="00A755BE"/>
    <w:rsid w:val="00A84A56"/>
    <w:rsid w:val="00A86F9B"/>
    <w:rsid w:val="00A87DC1"/>
    <w:rsid w:val="00A972D9"/>
    <w:rsid w:val="00AA089A"/>
    <w:rsid w:val="00AA08BA"/>
    <w:rsid w:val="00AB1F47"/>
    <w:rsid w:val="00AB3E60"/>
    <w:rsid w:val="00AC2C46"/>
    <w:rsid w:val="00AE06E6"/>
    <w:rsid w:val="00AE4AB9"/>
    <w:rsid w:val="00AF664A"/>
    <w:rsid w:val="00AF7ADF"/>
    <w:rsid w:val="00B13BEA"/>
    <w:rsid w:val="00B21CA4"/>
    <w:rsid w:val="00B2595D"/>
    <w:rsid w:val="00B33103"/>
    <w:rsid w:val="00B336FC"/>
    <w:rsid w:val="00B45971"/>
    <w:rsid w:val="00B46A0A"/>
    <w:rsid w:val="00B61BEC"/>
    <w:rsid w:val="00B74B4D"/>
    <w:rsid w:val="00B77346"/>
    <w:rsid w:val="00B83C0D"/>
    <w:rsid w:val="00B85D39"/>
    <w:rsid w:val="00B86E33"/>
    <w:rsid w:val="00B876EC"/>
    <w:rsid w:val="00B96812"/>
    <w:rsid w:val="00BA63AA"/>
    <w:rsid w:val="00BB4DE6"/>
    <w:rsid w:val="00BC556A"/>
    <w:rsid w:val="00BD4BE2"/>
    <w:rsid w:val="00BD7177"/>
    <w:rsid w:val="00BF2250"/>
    <w:rsid w:val="00C008F2"/>
    <w:rsid w:val="00C1132F"/>
    <w:rsid w:val="00C27DBE"/>
    <w:rsid w:val="00C3347D"/>
    <w:rsid w:val="00C504CD"/>
    <w:rsid w:val="00C5077A"/>
    <w:rsid w:val="00C5202D"/>
    <w:rsid w:val="00C61965"/>
    <w:rsid w:val="00C63A94"/>
    <w:rsid w:val="00C67620"/>
    <w:rsid w:val="00C75E70"/>
    <w:rsid w:val="00C852E8"/>
    <w:rsid w:val="00C9630A"/>
    <w:rsid w:val="00CC60B0"/>
    <w:rsid w:val="00CC7657"/>
    <w:rsid w:val="00CF594B"/>
    <w:rsid w:val="00D166C6"/>
    <w:rsid w:val="00D20F44"/>
    <w:rsid w:val="00D26848"/>
    <w:rsid w:val="00D408A1"/>
    <w:rsid w:val="00D45A15"/>
    <w:rsid w:val="00D46C89"/>
    <w:rsid w:val="00D51827"/>
    <w:rsid w:val="00D62698"/>
    <w:rsid w:val="00D64595"/>
    <w:rsid w:val="00D64A29"/>
    <w:rsid w:val="00D84765"/>
    <w:rsid w:val="00D97B68"/>
    <w:rsid w:val="00D97E2D"/>
    <w:rsid w:val="00DA29AD"/>
    <w:rsid w:val="00DB3CD9"/>
    <w:rsid w:val="00DB61FE"/>
    <w:rsid w:val="00DC55E1"/>
    <w:rsid w:val="00DD54A9"/>
    <w:rsid w:val="00DE01E9"/>
    <w:rsid w:val="00DE3D6C"/>
    <w:rsid w:val="00DE7839"/>
    <w:rsid w:val="00E1013B"/>
    <w:rsid w:val="00E364F7"/>
    <w:rsid w:val="00E450B5"/>
    <w:rsid w:val="00E46B27"/>
    <w:rsid w:val="00E46C0B"/>
    <w:rsid w:val="00E52441"/>
    <w:rsid w:val="00E55AB6"/>
    <w:rsid w:val="00E66E63"/>
    <w:rsid w:val="00E71737"/>
    <w:rsid w:val="00E772A9"/>
    <w:rsid w:val="00E77F5A"/>
    <w:rsid w:val="00E83EA4"/>
    <w:rsid w:val="00E94064"/>
    <w:rsid w:val="00E968F6"/>
    <w:rsid w:val="00EA5731"/>
    <w:rsid w:val="00EA74B1"/>
    <w:rsid w:val="00EC0AC8"/>
    <w:rsid w:val="00EE7A1F"/>
    <w:rsid w:val="00EF26CA"/>
    <w:rsid w:val="00EF6479"/>
    <w:rsid w:val="00F0186F"/>
    <w:rsid w:val="00F05599"/>
    <w:rsid w:val="00F05EF9"/>
    <w:rsid w:val="00F11B4A"/>
    <w:rsid w:val="00F12E59"/>
    <w:rsid w:val="00F15A62"/>
    <w:rsid w:val="00F3732A"/>
    <w:rsid w:val="00F45463"/>
    <w:rsid w:val="00F64E40"/>
    <w:rsid w:val="00F66C65"/>
    <w:rsid w:val="00F75FB0"/>
    <w:rsid w:val="00F8131D"/>
    <w:rsid w:val="00F86418"/>
    <w:rsid w:val="00F9058C"/>
    <w:rsid w:val="00F90617"/>
    <w:rsid w:val="00FA1952"/>
    <w:rsid w:val="00FA522E"/>
    <w:rsid w:val="00FC3F20"/>
    <w:rsid w:val="00FC6E87"/>
    <w:rsid w:val="00FC752E"/>
    <w:rsid w:val="00FD0A46"/>
    <w:rsid w:val="00FF130F"/>
    <w:rsid w:val="00FF5347"/>
    <w:rsid w:val="00FF6E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14:docId w14:val="7487B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E2"/>
    <w:rPr>
      <w:rFonts w:ascii="Calibri" w:eastAsia="Calibri" w:hAnsi="Calibri" w:cs="Times New Roman"/>
      <w:sz w:val="22"/>
    </w:rPr>
  </w:style>
  <w:style w:type="paragraph" w:styleId="Heading1">
    <w:name w:val="heading 1"/>
    <w:basedOn w:val="Heading2"/>
    <w:next w:val="Normal"/>
    <w:link w:val="Heading1Char"/>
    <w:uiPriority w:val="9"/>
    <w:qFormat/>
    <w:rsid w:val="000D33DF"/>
    <w:pPr>
      <w:spacing w:line="240" w:lineRule="auto"/>
      <w:jc w:val="both"/>
      <w:outlineLvl w:val="0"/>
    </w:pPr>
    <w:rPr>
      <w:color w:val="548DD4"/>
      <w:sz w:val="28"/>
    </w:rPr>
  </w:style>
  <w:style w:type="paragraph" w:styleId="Heading2">
    <w:name w:val="heading 2"/>
    <w:basedOn w:val="Normal"/>
    <w:next w:val="Normal"/>
    <w:link w:val="Heading2Char"/>
    <w:uiPriority w:val="9"/>
    <w:qFormat/>
    <w:rsid w:val="000D33DF"/>
    <w:pPr>
      <w:outlineLvl w:val="1"/>
    </w:pPr>
    <w:rPr>
      <w:b/>
    </w:rPr>
  </w:style>
  <w:style w:type="paragraph" w:styleId="Heading3">
    <w:name w:val="heading 3"/>
    <w:basedOn w:val="Normal"/>
    <w:next w:val="Normal"/>
    <w:link w:val="Heading3Char"/>
    <w:uiPriority w:val="9"/>
    <w:unhideWhenUsed/>
    <w:qFormat/>
    <w:rsid w:val="000D33DF"/>
    <w:pPr>
      <w:outlineLvl w:val="2"/>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33DF"/>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33DF"/>
    <w:rPr>
      <w:rFonts w:ascii="Calibri" w:eastAsia="MS Gothic" w:hAnsi="Calibri" w:cs="Times New Roman"/>
      <w:b/>
      <w:bCs/>
      <w:i/>
      <w:color w:val="548DD4"/>
      <w:sz w:val="28"/>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0D33DF"/>
    <w:rPr>
      <w:rFonts w:ascii="Calibri" w:eastAsia="Calibri" w:hAnsi="Calibri" w:cs="Times New Roman"/>
      <w:i/>
      <w:sz w:val="22"/>
      <w:u w:val="single"/>
    </w:rPr>
  </w:style>
  <w:style w:type="paragraph" w:styleId="FootnoteText">
    <w:name w:val="footnote text"/>
    <w:basedOn w:val="Normal"/>
    <w:link w:val="FootnoteTextChar"/>
    <w:uiPriority w:val="99"/>
    <w:semiHidden/>
    <w:unhideWhenUsed/>
    <w:rsid w:val="006F40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01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F4019"/>
    <w:rPr>
      <w:vertAlign w:val="superscript"/>
    </w:rPr>
  </w:style>
  <w:style w:type="paragraph" w:customStyle="1" w:styleId="TableHeading">
    <w:name w:val="Table Heading"/>
    <w:basedOn w:val="Normal"/>
    <w:qFormat/>
    <w:rsid w:val="005C19AF"/>
    <w:pPr>
      <w:spacing w:after="40" w:line="240" w:lineRule="auto"/>
      <w:ind w:left="851" w:hanging="851"/>
      <w:jc w:val="both"/>
    </w:pPr>
    <w:rPr>
      <w:rFonts w:ascii="Arial Narrow" w:hAnsi="Arial Narrow"/>
      <w:b/>
      <w:sz w:val="20"/>
    </w:rPr>
  </w:style>
  <w:style w:type="paragraph" w:customStyle="1" w:styleId="EndNoteBibliographyTitle">
    <w:name w:val="EndNote Bibliography Title"/>
    <w:basedOn w:val="Normal"/>
    <w:link w:val="EndNoteBibliographyTitleChar"/>
    <w:rsid w:val="00A702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702C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702C4"/>
    <w:pPr>
      <w:spacing w:line="240" w:lineRule="auto"/>
    </w:pPr>
    <w:rPr>
      <w:noProof/>
      <w:lang w:val="en-US"/>
    </w:rPr>
  </w:style>
  <w:style w:type="character" w:customStyle="1" w:styleId="EndNoteBibliographyChar">
    <w:name w:val="EndNote Bibliography Char"/>
    <w:basedOn w:val="DefaultParagraphFont"/>
    <w:link w:val="EndNoteBibliography"/>
    <w:rsid w:val="00A702C4"/>
    <w:rPr>
      <w:rFonts w:ascii="Calibri" w:eastAsia="Calibri" w:hAnsi="Calibri" w:cs="Times New Roman"/>
      <w:noProof/>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E2"/>
    <w:rPr>
      <w:rFonts w:ascii="Calibri" w:eastAsia="Calibri" w:hAnsi="Calibri" w:cs="Times New Roman"/>
      <w:sz w:val="22"/>
    </w:rPr>
  </w:style>
  <w:style w:type="paragraph" w:styleId="Heading1">
    <w:name w:val="heading 1"/>
    <w:basedOn w:val="Heading2"/>
    <w:next w:val="Normal"/>
    <w:link w:val="Heading1Char"/>
    <w:uiPriority w:val="9"/>
    <w:qFormat/>
    <w:rsid w:val="000D33DF"/>
    <w:pPr>
      <w:spacing w:line="240" w:lineRule="auto"/>
      <w:jc w:val="both"/>
      <w:outlineLvl w:val="0"/>
    </w:pPr>
    <w:rPr>
      <w:color w:val="548DD4"/>
      <w:sz w:val="28"/>
    </w:rPr>
  </w:style>
  <w:style w:type="paragraph" w:styleId="Heading2">
    <w:name w:val="heading 2"/>
    <w:basedOn w:val="Normal"/>
    <w:next w:val="Normal"/>
    <w:link w:val="Heading2Char"/>
    <w:uiPriority w:val="9"/>
    <w:qFormat/>
    <w:rsid w:val="000D33DF"/>
    <w:pPr>
      <w:outlineLvl w:val="1"/>
    </w:pPr>
    <w:rPr>
      <w:b/>
    </w:rPr>
  </w:style>
  <w:style w:type="paragraph" w:styleId="Heading3">
    <w:name w:val="heading 3"/>
    <w:basedOn w:val="Normal"/>
    <w:next w:val="Normal"/>
    <w:link w:val="Heading3Char"/>
    <w:uiPriority w:val="9"/>
    <w:unhideWhenUsed/>
    <w:qFormat/>
    <w:rsid w:val="000D33DF"/>
    <w:pPr>
      <w:outlineLvl w:val="2"/>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33DF"/>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33DF"/>
    <w:rPr>
      <w:rFonts w:ascii="Calibri" w:eastAsia="MS Gothic" w:hAnsi="Calibri" w:cs="Times New Roman"/>
      <w:b/>
      <w:bCs/>
      <w:i/>
      <w:color w:val="548DD4"/>
      <w:sz w:val="28"/>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0D33DF"/>
    <w:rPr>
      <w:rFonts w:ascii="Calibri" w:eastAsia="Calibri" w:hAnsi="Calibri" w:cs="Times New Roman"/>
      <w:i/>
      <w:sz w:val="22"/>
      <w:u w:val="single"/>
    </w:rPr>
  </w:style>
  <w:style w:type="paragraph" w:styleId="FootnoteText">
    <w:name w:val="footnote text"/>
    <w:basedOn w:val="Normal"/>
    <w:link w:val="FootnoteTextChar"/>
    <w:uiPriority w:val="99"/>
    <w:semiHidden/>
    <w:unhideWhenUsed/>
    <w:rsid w:val="006F40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01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F4019"/>
    <w:rPr>
      <w:vertAlign w:val="superscript"/>
    </w:rPr>
  </w:style>
  <w:style w:type="paragraph" w:customStyle="1" w:styleId="TableHeading">
    <w:name w:val="Table Heading"/>
    <w:basedOn w:val="Normal"/>
    <w:qFormat/>
    <w:rsid w:val="005C19AF"/>
    <w:pPr>
      <w:spacing w:after="40" w:line="240" w:lineRule="auto"/>
      <w:ind w:left="851" w:hanging="851"/>
      <w:jc w:val="both"/>
    </w:pPr>
    <w:rPr>
      <w:rFonts w:ascii="Arial Narrow" w:hAnsi="Arial Narrow"/>
      <w:b/>
      <w:sz w:val="20"/>
    </w:rPr>
  </w:style>
  <w:style w:type="paragraph" w:customStyle="1" w:styleId="EndNoteBibliographyTitle">
    <w:name w:val="EndNote Bibliography Title"/>
    <w:basedOn w:val="Normal"/>
    <w:link w:val="EndNoteBibliographyTitleChar"/>
    <w:rsid w:val="00A702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702C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702C4"/>
    <w:pPr>
      <w:spacing w:line="240" w:lineRule="auto"/>
    </w:pPr>
    <w:rPr>
      <w:noProof/>
      <w:lang w:val="en-US"/>
    </w:rPr>
  </w:style>
  <w:style w:type="character" w:customStyle="1" w:styleId="EndNoteBibliographyChar">
    <w:name w:val="EndNote Bibliography Char"/>
    <w:basedOn w:val="DefaultParagraphFont"/>
    <w:link w:val="EndNoteBibliography"/>
    <w:rsid w:val="00A702C4"/>
    <w:rPr>
      <w:rFonts w:ascii="Calibri" w:eastAsia="Calibri" w:hAnsi="Calibri" w:cs="Times New Roman"/>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2953">
      <w:bodyDiv w:val="1"/>
      <w:marLeft w:val="0"/>
      <w:marRight w:val="0"/>
      <w:marTop w:val="0"/>
      <w:marBottom w:val="0"/>
      <w:divBdr>
        <w:top w:val="none" w:sz="0" w:space="0" w:color="auto"/>
        <w:left w:val="none" w:sz="0" w:space="0" w:color="auto"/>
        <w:bottom w:val="none" w:sz="0" w:space="0" w:color="auto"/>
        <w:right w:val="none" w:sz="0" w:space="0" w:color="auto"/>
      </w:divBdr>
      <w:divsChild>
        <w:div w:id="1533614645">
          <w:marLeft w:val="0"/>
          <w:marRight w:val="0"/>
          <w:marTop w:val="0"/>
          <w:marBottom w:val="0"/>
          <w:divBdr>
            <w:top w:val="none" w:sz="0" w:space="0" w:color="auto"/>
            <w:left w:val="none" w:sz="0" w:space="0" w:color="auto"/>
            <w:bottom w:val="none" w:sz="0" w:space="0" w:color="auto"/>
            <w:right w:val="none" w:sz="0" w:space="0" w:color="auto"/>
          </w:divBdr>
        </w:div>
        <w:div w:id="732580549">
          <w:marLeft w:val="0"/>
          <w:marRight w:val="0"/>
          <w:marTop w:val="0"/>
          <w:marBottom w:val="0"/>
          <w:divBdr>
            <w:top w:val="none" w:sz="0" w:space="0" w:color="auto"/>
            <w:left w:val="none" w:sz="0" w:space="0" w:color="auto"/>
            <w:bottom w:val="none" w:sz="0" w:space="0" w:color="auto"/>
            <w:right w:val="none" w:sz="0" w:space="0" w:color="auto"/>
          </w:divBdr>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aihw.gov.au/media-release-detail/?id=6442464587" TargetMode="External"/><Relationship Id="rId2" Type="http://schemas.openxmlformats.org/officeDocument/2006/relationships/hyperlink" Target="http://www.aihw.gov.au/publication-detail/?id=6442467733" TargetMode="External"/><Relationship Id="rId1" Type="http://schemas.openxmlformats.org/officeDocument/2006/relationships/hyperlink" Target="https://www.slideshare.net/manjuprasad16/pharm-of-glaucoma" TargetMode="External"/><Relationship Id="rId5" Type="http://schemas.openxmlformats.org/officeDocument/2006/relationships/hyperlink" Target="http://www.msac.gov.au/internet/msac/publishing.nsf/Content/assessment-groups" TargetMode="External"/><Relationship Id="rId4" Type="http://schemas.openxmlformats.org/officeDocument/2006/relationships/hyperlink" Target="https://www.slideshare.net/aditisingh77985/minimally-invasive-glaucoma-surg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158C3-F7D4-4A96-8551-D00AE0CBA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593</Words>
  <Characters>48984</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25T09:05:00Z</dcterms:created>
  <dcterms:modified xsi:type="dcterms:W3CDTF">2017-06-02T01:45:00Z</dcterms:modified>
</cp:coreProperties>
</file>